
<file path=[Content_Types].xml><?xml version="1.0" encoding="utf-8"?>
<Types xmlns="http://schemas.openxmlformats.org/package/2006/content-types">
  <Default Extension="png" ContentType="image/png"/>
  <Default Extension="wmf" ContentType="image/x-w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drawings/drawing1.xml" ContentType="application/vnd.openxmlformats-officedocument.drawingml.chartshap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2842E3E" w14:textId="69A20C8F" w:rsidR="00333461" w:rsidRPr="00220622" w:rsidRDefault="00333461" w:rsidP="00333461">
      <w:pPr>
        <w:jc w:val="center"/>
        <w:rPr>
          <w:rFonts w:ascii="Arial" w:hAnsi="Arial" w:cs="Arial"/>
          <w:b/>
          <w:noProof/>
          <w:sz w:val="28"/>
          <w:szCs w:val="28"/>
        </w:rPr>
      </w:pPr>
      <w:bookmarkStart w:id="0" w:name="_GoBack"/>
      <w:bookmarkEnd w:id="0"/>
      <w:r w:rsidRPr="00220622">
        <w:rPr>
          <w:rFonts w:ascii="Arial" w:hAnsi="Arial" w:cs="Arial"/>
          <w:b/>
          <w:noProof/>
          <w:sz w:val="28"/>
          <w:szCs w:val="28"/>
        </w:rPr>
        <w:t>Supplementa</w:t>
      </w:r>
      <w:r w:rsidR="00672D14">
        <w:rPr>
          <w:rFonts w:ascii="Arial" w:hAnsi="Arial" w:cs="Arial"/>
          <w:b/>
          <w:noProof/>
          <w:sz w:val="28"/>
          <w:szCs w:val="28"/>
        </w:rPr>
        <w:t>ry Material</w:t>
      </w:r>
    </w:p>
    <w:p w14:paraId="79148B74" w14:textId="4611F2FE" w:rsidR="00672D14" w:rsidRDefault="00672D14" w:rsidP="00672D14">
      <w:pPr>
        <w:spacing w:line="360" w:lineRule="auto"/>
        <w:jc w:val="center"/>
        <w:rPr>
          <w:rFonts w:ascii="Arial" w:hAnsi="Arial" w:cs="Arial"/>
        </w:rPr>
      </w:pPr>
      <w:r w:rsidRPr="006D77CB">
        <w:rPr>
          <w:rFonts w:ascii="Arial" w:hAnsi="Arial" w:cs="Arial"/>
        </w:rPr>
        <w:t>A</w:t>
      </w:r>
      <w:r>
        <w:rPr>
          <w:rFonts w:ascii="Arial" w:hAnsi="Arial" w:cs="Arial"/>
        </w:rPr>
        <w:t>lexander</w:t>
      </w:r>
      <w:r w:rsidRPr="006D77CB">
        <w:rPr>
          <w:rFonts w:ascii="Arial" w:hAnsi="Arial" w:cs="Arial"/>
        </w:rPr>
        <w:t xml:space="preserve"> G. Kozlov</w:t>
      </w:r>
      <w:r>
        <w:rPr>
          <w:rFonts w:ascii="Arial" w:hAnsi="Arial" w:cs="Arial"/>
        </w:rPr>
        <w:t xml:space="preserve">, Xian Cheng, </w:t>
      </w:r>
      <w:proofErr w:type="spellStart"/>
      <w:r w:rsidRPr="001A0163">
        <w:rPr>
          <w:rFonts w:ascii="Arial" w:hAnsi="Arial" w:cs="Arial"/>
        </w:rPr>
        <w:t>Hongshan</w:t>
      </w:r>
      <w:proofErr w:type="spellEnd"/>
      <w:r>
        <w:rPr>
          <w:rFonts w:ascii="Arial" w:hAnsi="Arial" w:cs="Arial"/>
        </w:rPr>
        <w:t xml:space="preserve"> </w:t>
      </w:r>
      <w:r w:rsidRPr="009A568C">
        <w:rPr>
          <w:rFonts w:ascii="Arial" w:hAnsi="Arial" w:cs="Arial"/>
        </w:rPr>
        <w:t>Zhang</w:t>
      </w:r>
      <w:r>
        <w:rPr>
          <w:rFonts w:ascii="Arial" w:hAnsi="Arial" w:cs="Arial"/>
        </w:rPr>
        <w:t xml:space="preserve">, </w:t>
      </w:r>
      <w:r w:rsidRPr="009A568C">
        <w:rPr>
          <w:rFonts w:ascii="Arial" w:hAnsi="Arial" w:cs="Arial"/>
        </w:rPr>
        <w:t>Min</w:t>
      </w:r>
      <w:r>
        <w:rPr>
          <w:rFonts w:ascii="Arial" w:hAnsi="Arial" w:cs="Arial"/>
        </w:rPr>
        <w:t xml:space="preserve"> Kyung Shinn, Elizabeth Weiland, Binh </w:t>
      </w:r>
      <w:r w:rsidRPr="001A0163">
        <w:rPr>
          <w:rFonts w:ascii="Arial" w:hAnsi="Arial" w:cs="Arial"/>
        </w:rPr>
        <w:t>Nguyen</w:t>
      </w:r>
      <w:r>
        <w:rPr>
          <w:rFonts w:ascii="Arial" w:hAnsi="Arial" w:cs="Arial"/>
        </w:rPr>
        <w:t xml:space="preserve">, Irina A. </w:t>
      </w:r>
      <w:proofErr w:type="spellStart"/>
      <w:r>
        <w:rPr>
          <w:rFonts w:ascii="Arial" w:hAnsi="Arial" w:cs="Arial"/>
        </w:rPr>
        <w:t>Shkel</w:t>
      </w:r>
      <w:proofErr w:type="spellEnd"/>
      <w:r>
        <w:rPr>
          <w:rFonts w:ascii="Arial" w:hAnsi="Arial" w:cs="Arial"/>
        </w:rPr>
        <w:t xml:space="preserve">, Emily </w:t>
      </w:r>
      <w:proofErr w:type="spellStart"/>
      <w:r w:rsidRPr="001C1861">
        <w:rPr>
          <w:rFonts w:ascii="Arial" w:hAnsi="Arial" w:cs="Arial"/>
        </w:rPr>
        <w:t>Zytkiewicz</w:t>
      </w:r>
      <w:proofErr w:type="spellEnd"/>
      <w:r>
        <w:rPr>
          <w:rFonts w:ascii="Arial" w:hAnsi="Arial" w:cs="Arial"/>
        </w:rPr>
        <w:t xml:space="preserve">, Ilya J. Finkelstein, </w:t>
      </w:r>
      <w:r w:rsidRPr="001C1861">
        <w:rPr>
          <w:rFonts w:ascii="Arial" w:hAnsi="Arial" w:cs="Arial"/>
        </w:rPr>
        <w:t>M</w:t>
      </w:r>
      <w:r>
        <w:rPr>
          <w:rFonts w:ascii="Arial" w:hAnsi="Arial" w:cs="Arial"/>
        </w:rPr>
        <w:t>. Thomas Record, Jr. and Timothy M. Lohman</w:t>
      </w:r>
    </w:p>
    <w:p w14:paraId="5D9DBA86" w14:textId="7F944BA3" w:rsidR="00333461" w:rsidRPr="00333461" w:rsidRDefault="00333461" w:rsidP="00333461">
      <w:pPr>
        <w:rPr>
          <w:rFonts w:ascii="Arial" w:hAnsi="Arial" w:cs="Arial"/>
          <w:noProof/>
          <w:sz w:val="22"/>
          <w:szCs w:val="22"/>
        </w:rPr>
      </w:pPr>
      <w:r w:rsidRPr="00220622">
        <w:rPr>
          <w:rFonts w:ascii="Arial" w:hAnsi="Arial" w:cs="Arial"/>
          <w:noProof/>
        </w:rPr>
        <mc:AlternateContent>
          <mc:Choice Requires="wpg">
            <w:drawing>
              <wp:anchor distT="0" distB="0" distL="114300" distR="114300" simplePos="0" relativeHeight="251666432" behindDoc="0" locked="0" layoutInCell="1" allowOverlap="1" wp14:anchorId="2140EB93" wp14:editId="384F7EE4">
                <wp:simplePos x="0" y="0"/>
                <wp:positionH relativeFrom="margin">
                  <wp:posOffset>414276</wp:posOffset>
                </wp:positionH>
                <wp:positionV relativeFrom="paragraph">
                  <wp:posOffset>68555</wp:posOffset>
                </wp:positionV>
                <wp:extent cx="4722495" cy="4396740"/>
                <wp:effectExtent l="0" t="0" r="1905" b="0"/>
                <wp:wrapNone/>
                <wp:docPr id="43" name="Group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722495" cy="4396740"/>
                          <a:chOff x="0" y="0"/>
                          <a:chExt cx="5916180" cy="5753043"/>
                        </a:xfrm>
                      </wpg:grpSpPr>
                      <pic:pic xmlns:pic="http://schemas.openxmlformats.org/drawingml/2006/picture">
                        <pic:nvPicPr>
                          <pic:cNvPr id="44" name="Picture 44"/>
                          <pic:cNvPicPr/>
                        </pic:nvPicPr>
                        <pic:blipFill>
                          <a:blip r:embed="rId7"/>
                          <a:stretch>
                            <a:fillRect/>
                          </a:stretch>
                        </pic:blipFill>
                        <pic:spPr>
                          <a:xfrm>
                            <a:off x="0" y="1446219"/>
                            <a:ext cx="5469165" cy="430682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45" name="Picture 45"/>
                          <pic:cNvPicPr>
                            <a:picLocks noChangeAspect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690855" y="0"/>
                            <a:ext cx="1432505" cy="144750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46" name="Picture 46"/>
                          <pic:cNvPicPr>
                            <a:picLocks noChangeAspect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806094" y="129473"/>
                            <a:ext cx="1392278" cy="1518178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47" name="Picture 47"/>
                          <pic:cNvPicPr>
                            <a:picLocks noChangeAspect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4419600" y="1295400"/>
                            <a:ext cx="1477101" cy="1632584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48" name="Down Arrow 48"/>
                        <wps:cNvSpPr/>
                        <wps:spPr>
                          <a:xfrm rot="2421928">
                            <a:off x="4182461" y="2433834"/>
                            <a:ext cx="206725" cy="971112"/>
                          </a:xfrm>
                          <a:prstGeom prst="downArrow">
                            <a:avLst/>
                          </a:prstGeom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49" name="Down Arrow 49"/>
                        <wps:cNvSpPr/>
                        <wps:spPr>
                          <a:xfrm>
                            <a:off x="3092770" y="1012551"/>
                            <a:ext cx="206725" cy="1073427"/>
                          </a:xfrm>
                          <a:prstGeom prst="downArrow">
                            <a:avLst/>
                          </a:prstGeom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50" name="TextBox 3"/>
                        <wps:cNvSpPr txBox="1"/>
                        <wps:spPr>
                          <a:xfrm>
                            <a:off x="2223385" y="2616188"/>
                            <a:ext cx="1471828" cy="764683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C4F71E5" w14:textId="77777777" w:rsidR="00B1644F" w:rsidRPr="00220622" w:rsidRDefault="00B1644F" w:rsidP="00333461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8"/>
                                  <w:szCs w:val="28"/>
                                </w:rPr>
                              </w:pPr>
                              <w:r w:rsidRPr="00220622"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  <w:t>5 µM SSB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1" name="TextBox 15"/>
                        <wps:cNvSpPr txBox="1"/>
                        <wps:spPr>
                          <a:xfrm>
                            <a:off x="111838" y="834468"/>
                            <a:ext cx="1800511" cy="663609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ED15DB9" w14:textId="77777777" w:rsidR="00B1644F" w:rsidRPr="00220622" w:rsidRDefault="00B1644F" w:rsidP="00333461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8"/>
                                  <w:szCs w:val="28"/>
                                </w:rPr>
                              </w:pPr>
                              <w:r w:rsidRPr="00220622"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  <w:t>Fiber formation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84" name="TextBox 16"/>
                        <wps:cNvSpPr txBox="1"/>
                        <wps:spPr>
                          <a:xfrm>
                            <a:off x="4665793" y="849906"/>
                            <a:ext cx="1250387" cy="689789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1054712" w14:textId="77777777" w:rsidR="00B1644F" w:rsidRPr="00220622" w:rsidRDefault="00B1644F" w:rsidP="00333461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8"/>
                                  <w:szCs w:val="28"/>
                                </w:rPr>
                              </w:pPr>
                              <w:r w:rsidRPr="00220622"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sz w:val="28"/>
                                  <w:szCs w:val="28"/>
                                </w:rPr>
                                <w:t>droplets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85" name="Straight Connector 85"/>
                        <wps:cNvCnPr/>
                        <wps:spPr>
                          <a:xfrm>
                            <a:off x="3945675" y="1752600"/>
                            <a:ext cx="0" cy="3048000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140EB93" id="Group 1" o:spid="_x0000_s1026" style="position:absolute;margin-left:32.6pt;margin-top:5.4pt;width:371.85pt;height:346.2pt;z-index:251666432;mso-position-horizontal-relative:margin;mso-width-relative:margin;mso-height-relative:margin" coordsize="59161,57530" o:gfxdata="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44" o:spid="_x0000_s1027" type="#_x0000_t75" style="position:absolute;top:14462;width:54691;height:4306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">
                  <v:imagedata r:id="rId11" o:title=""/>
                </v:shape>
                <v:shape id="Picture 45" o:spid="_x0000_s1028" type="#_x0000_t75" style="position:absolute;left:26908;width:14325;height:1447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">
                  <v:imagedata r:id="rId12" o:title=""/>
                  <v:path arrowok="t"/>
                </v:shape>
                <v:shape id="Picture 46" o:spid="_x0000_s1029" type="#_x0000_t75" style="position:absolute;left:18060;top:1294;width:13923;height:151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">
                  <v:imagedata r:id="rId13" o:title=""/>
                  <v:path arrowok="t"/>
                </v:shape>
                <v:shape id="Picture 47" o:spid="_x0000_s1030" type="#_x0000_t75" style="position:absolute;left:44196;top:12954;width:14771;height:1632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">
                  <v:imagedata r:id="rId14" o:title=""/>
                  <v:path arrowok="t"/>
                </v:shape>
                <v:shapetype id="_x0000_t67" coordsize="21600,21600" o:spt="67" adj="16200,5400" path="m0@0l@1@0@1,0@2,0@2@0,21600@0,10800,216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10800,0;0,@0;10800,21600;21600,@0" o:connectangles="270,180,90,0" textboxrect="@1,0,@2,@6"/>
                  <v:handles>
                    <v:h position="#1,#0" xrange="0,10800" yrange="0,21600"/>
                  </v:handles>
                </v:shapetype>
                <v:shape id="Down Arrow 48" o:spid="_x0000_s1031" type="#_x0000_t67" style="position:absolute;left:41824;top:24338;width:2067;height:9711;rotation:2645391fd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" adj="19301" fillcolor="#4f81bd [3204]" strokecolor="#243f60 [1604]" strokeweight="2pt"/>
                <v:shape id="Down Arrow 49" o:spid="_x0000_s1032" type="#_x0000_t67" style="position:absolute;left:30927;top:10125;width:2067;height:1073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" adj="19520" fillcolor="#4f81bd [3204]" strokecolor="#243f60 [1604]" strokeweight="2pt"/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3" o:spid="_x0000_s1033" type="#_x0000_t202" style="position:absolute;left:22233;top:26161;width:14719;height:764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" filled="f" stroked="f">
                  <v:textbox>
                    <w:txbxContent>
                      <w:p w14:paraId="6C4F71E5" w14:textId="77777777" w:rsidR="00B1644F" w:rsidRPr="00220622" w:rsidRDefault="00B1644F" w:rsidP="00333461">
                        <w:pPr>
                          <w:pStyle w:val="NormalWeb"/>
                          <w:spacing w:before="0" w:beforeAutospacing="0" w:after="0" w:afterAutospacing="0"/>
                          <w:rPr>
                            <w:sz w:val="28"/>
                            <w:szCs w:val="28"/>
                          </w:rPr>
                        </w:pPr>
                        <w:r w:rsidRPr="00220622"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  <w:t>5 µM SSB</w:t>
                        </w:r>
                      </w:p>
                    </w:txbxContent>
                  </v:textbox>
                </v:shape>
                <v:shape id="TextBox 15" o:spid="_x0000_s1034" type="#_x0000_t202" style="position:absolute;left:1118;top:8344;width:18005;height:663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" filled="f" stroked="f">
                  <v:textbox>
                    <w:txbxContent>
                      <w:p w14:paraId="3ED15DB9" w14:textId="77777777" w:rsidR="00B1644F" w:rsidRPr="00220622" w:rsidRDefault="00B1644F" w:rsidP="00333461">
                        <w:pPr>
                          <w:pStyle w:val="NormalWeb"/>
                          <w:spacing w:before="0" w:beforeAutospacing="0" w:after="0" w:afterAutospacing="0"/>
                          <w:rPr>
                            <w:sz w:val="28"/>
                            <w:szCs w:val="28"/>
                          </w:rPr>
                        </w:pPr>
                        <w:r w:rsidRPr="00220622"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  <w:t>Fiber formation</w:t>
                        </w:r>
                      </w:p>
                    </w:txbxContent>
                  </v:textbox>
                </v:shape>
                <v:shape id="TextBox 16" o:spid="_x0000_s1035" type="#_x0000_t202" style="position:absolute;left:46657;top:8499;width:12504;height:68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" filled="f" stroked="f">
                  <v:textbox>
                    <w:txbxContent>
                      <w:p w14:paraId="01054712" w14:textId="77777777" w:rsidR="00B1644F" w:rsidRPr="00220622" w:rsidRDefault="00B1644F" w:rsidP="00333461">
                        <w:pPr>
                          <w:pStyle w:val="NormalWeb"/>
                          <w:spacing w:before="0" w:beforeAutospacing="0" w:after="0" w:afterAutospacing="0"/>
                          <w:rPr>
                            <w:sz w:val="28"/>
                            <w:szCs w:val="28"/>
                          </w:rPr>
                        </w:pPr>
                        <w:proofErr w:type="gramStart"/>
                        <w:r w:rsidRPr="00220622"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28"/>
                            <w:szCs w:val="28"/>
                          </w:rPr>
                          <w:t>droplets</w:t>
                        </w:r>
                        <w:proofErr w:type="gramEnd"/>
                      </w:p>
                    </w:txbxContent>
                  </v:textbox>
                </v:shape>
                <v:line id="Straight Connector 85" o:spid="_x0000_s1036" style="position:absolute;visibility:visible;mso-wrap-style:square" from="39456,17526" to="39456,48006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" strokecolor="#4579b8 [3044]"/>
                <w10:wrap anchorx="margin"/>
              </v:group>
            </w:pict>
          </mc:Fallback>
        </mc:AlternateContent>
      </w:r>
    </w:p>
    <w:p w14:paraId="07098565" w14:textId="77777777" w:rsidR="00333461" w:rsidRPr="00333461" w:rsidRDefault="00333461" w:rsidP="00333461">
      <w:pPr>
        <w:rPr>
          <w:rFonts w:ascii="Arial" w:hAnsi="Arial" w:cs="Arial"/>
          <w:noProof/>
          <w:sz w:val="22"/>
          <w:szCs w:val="22"/>
        </w:rPr>
      </w:pPr>
    </w:p>
    <w:p w14:paraId="134F1796" w14:textId="77777777" w:rsidR="00333461" w:rsidRPr="00333461" w:rsidRDefault="00333461" w:rsidP="00333461">
      <w:pPr>
        <w:rPr>
          <w:rFonts w:ascii="Arial" w:hAnsi="Arial" w:cs="Arial"/>
          <w:noProof/>
          <w:sz w:val="22"/>
          <w:szCs w:val="22"/>
        </w:rPr>
      </w:pPr>
    </w:p>
    <w:p w14:paraId="5C488931" w14:textId="77777777" w:rsidR="00333461" w:rsidRPr="00333461" w:rsidRDefault="00333461" w:rsidP="00333461">
      <w:pPr>
        <w:rPr>
          <w:rFonts w:ascii="Arial" w:hAnsi="Arial" w:cs="Arial"/>
          <w:noProof/>
          <w:sz w:val="22"/>
          <w:szCs w:val="22"/>
        </w:rPr>
      </w:pPr>
    </w:p>
    <w:p w14:paraId="65C40360" w14:textId="77777777" w:rsidR="00333461" w:rsidRPr="00333461" w:rsidRDefault="00333461" w:rsidP="00333461">
      <w:pPr>
        <w:rPr>
          <w:rFonts w:ascii="Arial" w:hAnsi="Arial" w:cs="Arial"/>
          <w:noProof/>
          <w:sz w:val="22"/>
          <w:szCs w:val="22"/>
        </w:rPr>
      </w:pPr>
    </w:p>
    <w:p w14:paraId="2BC26D44" w14:textId="77777777" w:rsidR="00333461" w:rsidRPr="00333461" w:rsidRDefault="00333461" w:rsidP="00333461">
      <w:pPr>
        <w:rPr>
          <w:rFonts w:ascii="Arial" w:hAnsi="Arial" w:cs="Arial"/>
          <w:noProof/>
          <w:sz w:val="22"/>
          <w:szCs w:val="22"/>
        </w:rPr>
      </w:pPr>
    </w:p>
    <w:p w14:paraId="5CE6990D" w14:textId="77777777" w:rsidR="00333461" w:rsidRPr="00333461" w:rsidRDefault="00333461" w:rsidP="00333461">
      <w:pPr>
        <w:rPr>
          <w:rFonts w:ascii="Arial" w:hAnsi="Arial" w:cs="Arial"/>
          <w:noProof/>
          <w:sz w:val="22"/>
          <w:szCs w:val="22"/>
        </w:rPr>
      </w:pPr>
    </w:p>
    <w:p w14:paraId="158A6F47" w14:textId="77777777" w:rsidR="00333461" w:rsidRPr="00333461" w:rsidRDefault="00333461" w:rsidP="00333461">
      <w:pPr>
        <w:rPr>
          <w:rFonts w:ascii="Arial" w:hAnsi="Arial" w:cs="Arial"/>
          <w:noProof/>
          <w:sz w:val="22"/>
          <w:szCs w:val="22"/>
        </w:rPr>
      </w:pPr>
    </w:p>
    <w:p w14:paraId="7ADBAB50" w14:textId="77777777" w:rsidR="00333461" w:rsidRPr="00333461" w:rsidRDefault="00333461" w:rsidP="00333461">
      <w:pPr>
        <w:rPr>
          <w:rFonts w:ascii="Arial" w:hAnsi="Arial" w:cs="Arial"/>
          <w:noProof/>
          <w:sz w:val="22"/>
          <w:szCs w:val="22"/>
        </w:rPr>
      </w:pPr>
    </w:p>
    <w:p w14:paraId="584828ED" w14:textId="77777777" w:rsidR="00333461" w:rsidRPr="00333461" w:rsidRDefault="00333461" w:rsidP="00333461">
      <w:pPr>
        <w:rPr>
          <w:rFonts w:ascii="Arial" w:hAnsi="Arial" w:cs="Arial"/>
          <w:noProof/>
          <w:sz w:val="22"/>
          <w:szCs w:val="22"/>
        </w:rPr>
      </w:pPr>
    </w:p>
    <w:p w14:paraId="6356F884" w14:textId="77777777" w:rsidR="00333461" w:rsidRPr="00333461" w:rsidRDefault="00333461" w:rsidP="00333461">
      <w:pPr>
        <w:rPr>
          <w:rFonts w:ascii="Arial" w:hAnsi="Arial" w:cs="Arial"/>
          <w:noProof/>
          <w:sz w:val="22"/>
          <w:szCs w:val="22"/>
        </w:rPr>
      </w:pPr>
    </w:p>
    <w:p w14:paraId="1A88D9CA" w14:textId="77777777" w:rsidR="00333461" w:rsidRPr="00333461" w:rsidRDefault="00333461" w:rsidP="00333461">
      <w:pPr>
        <w:spacing w:line="360" w:lineRule="auto"/>
        <w:jc w:val="both"/>
        <w:rPr>
          <w:rFonts w:ascii="Arial" w:hAnsi="Arial" w:cs="Arial"/>
          <w:noProof/>
        </w:rPr>
      </w:pPr>
      <w:r w:rsidRPr="00333461">
        <w:rPr>
          <w:rFonts w:ascii="Arial" w:hAnsi="Arial" w:cs="Arial"/>
          <w:b/>
          <w:bCs/>
          <w:noProof/>
        </w:rPr>
        <w:t>Figure S1. Microscopic observations support formation of liquid phase droplets in the range of linear increase of turbidity and formation of solid phase at the maximum of turbidity curve.</w:t>
      </w:r>
    </w:p>
    <w:p w14:paraId="0F17DB33" w14:textId="79C6FCE4" w:rsidR="00333461" w:rsidRPr="00333461" w:rsidRDefault="00333461" w:rsidP="00333461">
      <w:pPr>
        <w:spacing w:line="360" w:lineRule="auto"/>
        <w:jc w:val="both"/>
        <w:rPr>
          <w:rFonts w:ascii="Arial" w:hAnsi="Arial" w:cs="Arial"/>
          <w:noProof/>
          <w:sz w:val="22"/>
          <w:szCs w:val="22"/>
        </w:rPr>
      </w:pPr>
      <w:r w:rsidRPr="00333461">
        <w:rPr>
          <w:rFonts w:ascii="Arial" w:hAnsi="Arial" w:cs="Arial"/>
          <w:noProof/>
          <w:sz w:val="22"/>
          <w:szCs w:val="22"/>
        </w:rPr>
        <w:t xml:space="preserve">Change in turbidity (OD at 600 nm) of </w:t>
      </w:r>
      <w:r w:rsidR="007F27F5">
        <w:rPr>
          <w:rFonts w:ascii="Arial" w:hAnsi="Arial" w:cs="Arial"/>
          <w:noProof/>
          <w:sz w:val="22"/>
          <w:szCs w:val="22"/>
        </w:rPr>
        <w:t xml:space="preserve">a </w:t>
      </w:r>
      <w:r w:rsidRPr="00333461">
        <w:rPr>
          <w:rFonts w:ascii="Arial" w:hAnsi="Arial" w:cs="Arial"/>
          <w:noProof/>
          <w:sz w:val="22"/>
          <w:szCs w:val="22"/>
        </w:rPr>
        <w:t xml:space="preserve">wtSSB </w:t>
      </w:r>
      <w:r w:rsidR="007F27F5">
        <w:rPr>
          <w:rFonts w:ascii="Arial" w:hAnsi="Arial" w:cs="Arial"/>
          <w:noProof/>
          <w:sz w:val="22"/>
          <w:szCs w:val="22"/>
        </w:rPr>
        <w:t xml:space="preserve">protein </w:t>
      </w:r>
      <w:r w:rsidRPr="00333461">
        <w:rPr>
          <w:rFonts w:ascii="Arial" w:hAnsi="Arial" w:cs="Arial"/>
          <w:noProof/>
          <w:sz w:val="22"/>
          <w:szCs w:val="22"/>
        </w:rPr>
        <w:t>solution (5 µM</w:t>
      </w:r>
      <w:r w:rsidR="007F27F5">
        <w:rPr>
          <w:rFonts w:ascii="Arial" w:hAnsi="Arial" w:cs="Arial"/>
          <w:noProof/>
          <w:sz w:val="22"/>
          <w:szCs w:val="22"/>
        </w:rPr>
        <w:t>) (</w:t>
      </w:r>
      <w:r w:rsidRPr="00333461">
        <w:rPr>
          <w:rFonts w:ascii="Arial" w:hAnsi="Arial" w:cs="Arial"/>
          <w:noProof/>
          <w:sz w:val="22"/>
          <w:szCs w:val="22"/>
        </w:rPr>
        <w:t>buffer</w:t>
      </w:r>
      <w:r w:rsidR="007F27F5">
        <w:rPr>
          <w:rFonts w:ascii="Arial" w:hAnsi="Arial" w:cs="Arial"/>
          <w:noProof/>
          <w:sz w:val="22"/>
          <w:szCs w:val="22"/>
        </w:rPr>
        <w:t xml:space="preserve"> T</w:t>
      </w:r>
      <w:r w:rsidRPr="00333461">
        <w:rPr>
          <w:rFonts w:ascii="Arial" w:hAnsi="Arial" w:cs="Arial"/>
          <w:noProof/>
          <w:sz w:val="22"/>
          <w:szCs w:val="22"/>
        </w:rPr>
        <w:t>, 0.2</w:t>
      </w:r>
      <w:r w:rsidR="007F27F5">
        <w:rPr>
          <w:rFonts w:ascii="Arial" w:hAnsi="Arial" w:cs="Arial"/>
          <w:noProof/>
          <w:sz w:val="22"/>
          <w:szCs w:val="22"/>
        </w:rPr>
        <w:t xml:space="preserve">0 </w:t>
      </w:r>
      <w:r w:rsidRPr="00333461">
        <w:rPr>
          <w:rFonts w:ascii="Arial" w:hAnsi="Arial" w:cs="Arial"/>
          <w:noProof/>
          <w:sz w:val="22"/>
          <w:szCs w:val="22"/>
        </w:rPr>
        <w:t>M KGlu) measured upon decreasing temperature from 35</w:t>
      </w:r>
      <w:r w:rsidRPr="00333461">
        <w:rPr>
          <w:rFonts w:ascii="Arial" w:hAnsi="Arial" w:cs="Arial"/>
          <w:noProof/>
          <w:sz w:val="22"/>
          <w:szCs w:val="22"/>
          <w:vertAlign w:val="superscript"/>
        </w:rPr>
        <w:t>o</w:t>
      </w:r>
      <w:r w:rsidRPr="00333461">
        <w:rPr>
          <w:rFonts w:ascii="Arial" w:hAnsi="Arial" w:cs="Arial"/>
          <w:noProof/>
          <w:sz w:val="22"/>
          <w:szCs w:val="22"/>
        </w:rPr>
        <w:t>C to 3</w:t>
      </w:r>
      <w:r w:rsidRPr="00333461">
        <w:rPr>
          <w:rFonts w:ascii="Arial" w:hAnsi="Arial" w:cs="Arial"/>
          <w:noProof/>
          <w:sz w:val="22"/>
          <w:szCs w:val="22"/>
          <w:vertAlign w:val="superscript"/>
        </w:rPr>
        <w:t>o</w:t>
      </w:r>
      <w:r w:rsidRPr="00333461">
        <w:rPr>
          <w:rFonts w:ascii="Arial" w:hAnsi="Arial" w:cs="Arial"/>
          <w:noProof/>
          <w:sz w:val="22"/>
          <w:szCs w:val="22"/>
        </w:rPr>
        <w:t>C and reflecting formation liquid-liquid phase at temperatures below T</w:t>
      </w:r>
      <w:r w:rsidRPr="00333461">
        <w:rPr>
          <w:rFonts w:ascii="Arial" w:hAnsi="Arial" w:cs="Arial"/>
          <w:noProof/>
          <w:sz w:val="22"/>
          <w:szCs w:val="22"/>
          <w:vertAlign w:val="subscript"/>
        </w:rPr>
        <w:t>PS</w:t>
      </w:r>
      <w:r w:rsidRPr="00333461">
        <w:rPr>
          <w:rFonts w:ascii="Arial" w:hAnsi="Arial" w:cs="Arial"/>
          <w:noProof/>
          <w:sz w:val="22"/>
          <w:szCs w:val="22"/>
        </w:rPr>
        <w:t>=30.1</w:t>
      </w:r>
      <w:r w:rsidRPr="00333461">
        <w:rPr>
          <w:rFonts w:ascii="Arial" w:hAnsi="Arial" w:cs="Arial"/>
          <w:noProof/>
          <w:sz w:val="22"/>
          <w:szCs w:val="22"/>
          <w:vertAlign w:val="superscript"/>
        </w:rPr>
        <w:t>o</w:t>
      </w:r>
      <w:r w:rsidRPr="00333461">
        <w:rPr>
          <w:rFonts w:ascii="Arial" w:hAnsi="Arial" w:cs="Arial"/>
          <w:noProof/>
          <w:sz w:val="22"/>
          <w:szCs w:val="22"/>
        </w:rPr>
        <w:t xml:space="preserve">C. Superimposed with </w:t>
      </w:r>
      <w:r w:rsidR="007F27F5">
        <w:rPr>
          <w:rFonts w:ascii="Arial" w:hAnsi="Arial" w:cs="Arial"/>
          <w:noProof/>
          <w:sz w:val="22"/>
          <w:szCs w:val="22"/>
        </w:rPr>
        <w:t xml:space="preserve">the </w:t>
      </w:r>
      <w:r w:rsidRPr="00333461">
        <w:rPr>
          <w:rFonts w:ascii="Arial" w:hAnsi="Arial" w:cs="Arial"/>
          <w:noProof/>
          <w:sz w:val="22"/>
          <w:szCs w:val="22"/>
        </w:rPr>
        <w:t>turbidity curve are microscopic images of</w:t>
      </w:r>
      <w:r w:rsidR="007F27F5">
        <w:rPr>
          <w:rFonts w:ascii="Arial" w:hAnsi="Arial" w:cs="Arial"/>
          <w:noProof/>
          <w:sz w:val="22"/>
          <w:szCs w:val="22"/>
        </w:rPr>
        <w:t xml:space="preserve"> a</w:t>
      </w:r>
      <w:r w:rsidRPr="00333461">
        <w:rPr>
          <w:rFonts w:ascii="Arial" w:hAnsi="Arial" w:cs="Arial"/>
          <w:noProof/>
          <w:sz w:val="22"/>
          <w:szCs w:val="22"/>
        </w:rPr>
        <w:t xml:space="preserve"> 5 µM SSB solution containing 20 nM of SSB labeled with Cy5 (buffer T, 0.20 M KGlu ) at 27.5</w:t>
      </w:r>
      <w:r w:rsidRPr="00333461">
        <w:rPr>
          <w:rFonts w:ascii="Arial" w:hAnsi="Arial" w:cs="Arial"/>
          <w:noProof/>
          <w:sz w:val="22"/>
          <w:szCs w:val="22"/>
          <w:vertAlign w:val="superscript"/>
        </w:rPr>
        <w:t>o</w:t>
      </w:r>
      <w:r w:rsidRPr="00333461">
        <w:rPr>
          <w:rFonts w:ascii="Arial" w:hAnsi="Arial" w:cs="Arial"/>
          <w:noProof/>
          <w:sz w:val="22"/>
          <w:szCs w:val="22"/>
        </w:rPr>
        <w:t>C and 22.5</w:t>
      </w:r>
      <w:r w:rsidRPr="00333461">
        <w:rPr>
          <w:rFonts w:ascii="Arial" w:hAnsi="Arial" w:cs="Arial"/>
          <w:noProof/>
          <w:sz w:val="22"/>
          <w:szCs w:val="22"/>
          <w:vertAlign w:val="superscript"/>
        </w:rPr>
        <w:t>o</w:t>
      </w:r>
      <w:r w:rsidRPr="00333461">
        <w:rPr>
          <w:rFonts w:ascii="Arial" w:hAnsi="Arial" w:cs="Arial"/>
          <w:noProof/>
          <w:sz w:val="22"/>
          <w:szCs w:val="22"/>
        </w:rPr>
        <w:t xml:space="preserve">C using TIRF confocal microscope (see </w:t>
      </w:r>
      <w:r w:rsidRPr="00333461">
        <w:rPr>
          <w:rFonts w:ascii="Arial" w:hAnsi="Arial" w:cs="Arial"/>
          <w:noProof/>
          <w:sz w:val="22"/>
          <w:szCs w:val="22"/>
        </w:rPr>
        <w:lastRenderedPageBreak/>
        <w:t>Materials and Methods) and reflecting appearance of liquid droplets in the linear part of turbidity curve and fibril like structures at the maximum of turbidity change, respectively.</w:t>
      </w:r>
    </w:p>
    <w:p w14:paraId="3A7833DC" w14:textId="398D83C2" w:rsidR="00333461" w:rsidRDefault="00333461" w:rsidP="00333461">
      <w:pPr>
        <w:spacing w:line="360" w:lineRule="auto"/>
        <w:jc w:val="both"/>
        <w:rPr>
          <w:rFonts w:ascii="Arial" w:hAnsi="Arial" w:cs="Arial"/>
          <w:noProof/>
        </w:rPr>
      </w:pPr>
    </w:p>
    <w:p w14:paraId="050476A8" w14:textId="77777777" w:rsidR="00672D14" w:rsidRDefault="00672D14" w:rsidP="00333461">
      <w:pPr>
        <w:spacing w:line="360" w:lineRule="auto"/>
        <w:jc w:val="both"/>
        <w:rPr>
          <w:rFonts w:ascii="Arial" w:hAnsi="Arial" w:cs="Arial"/>
          <w:noProof/>
        </w:rPr>
      </w:pPr>
    </w:p>
    <w:p w14:paraId="306A47FA" w14:textId="61AFAEF2" w:rsidR="00333461" w:rsidRDefault="00FD21A0" w:rsidP="00333461">
      <w:pPr>
        <w:spacing w:line="360" w:lineRule="auto"/>
        <w:jc w:val="both"/>
        <w:rPr>
          <w:rFonts w:ascii="Arial" w:hAnsi="Arial" w:cs="Arial"/>
          <w:noProof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31228B8B" wp14:editId="0CEECA06">
                <wp:simplePos x="0" y="0"/>
                <wp:positionH relativeFrom="column">
                  <wp:posOffset>4553140</wp:posOffset>
                </wp:positionH>
                <wp:positionV relativeFrom="paragraph">
                  <wp:posOffset>186000</wp:posOffset>
                </wp:positionV>
                <wp:extent cx="375877" cy="473634"/>
                <wp:effectExtent l="0" t="0" r="0" b="0"/>
                <wp:wrapNone/>
                <wp:docPr id="94" name="TextBox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75877" cy="473634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5AC7996C" w14:textId="77777777" w:rsidR="00B1644F" w:rsidRDefault="00B1644F" w:rsidP="00FD21A0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rFonts w:asciiTheme="minorHAnsi" w:hAnsi="Calibri" w:cstheme="minorBidi"/>
                                <w:color w:val="FFFFFF" w:themeColor="background1"/>
                                <w:kern w:val="24"/>
                              </w:rPr>
                              <w:t>(i)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1228B8B" id="TextBox 17" o:spid="_x0000_s1037" type="#_x0000_t202" style="position:absolute;left:0;text-align:left;margin-left:358.5pt;margin-top:14.65pt;width:29.6pt;height:37.3pt;z-index:251672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" filled="f" stroked="f">
                <v:textbox>
                  <w:txbxContent>
                    <w:p w14:paraId="5AC7996C" w14:textId="77777777" w:rsidR="00B1644F" w:rsidRDefault="00B1644F" w:rsidP="00FD21A0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rFonts w:asciiTheme="minorHAnsi" w:hAnsi="Calibri" w:cstheme="minorBidi"/>
                          <w:color w:val="FFFFFF" w:themeColor="background1"/>
                          <w:kern w:val="24"/>
                        </w:rPr>
                        <w:t>(</w:t>
                      </w:r>
                      <w:proofErr w:type="gramStart"/>
                      <w:r>
                        <w:rPr>
                          <w:rFonts w:asciiTheme="minorHAnsi" w:hAnsi="Calibri" w:cstheme="minorBidi"/>
                          <w:color w:val="FFFFFF" w:themeColor="background1"/>
                          <w:kern w:val="24"/>
                        </w:rPr>
                        <w:t>i</w:t>
                      </w:r>
                      <w:proofErr w:type="gramEnd"/>
                      <w:r>
                        <w:rPr>
                          <w:rFonts w:asciiTheme="minorHAnsi" w:hAnsi="Calibri" w:cstheme="minorBidi"/>
                          <w:color w:val="FFFFFF" w:themeColor="background1"/>
                          <w:kern w:val="24"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="00333461" w:rsidRPr="00D21013">
        <w:rPr>
          <w:rFonts w:ascii="Arial" w:hAnsi="Arial" w:cs="Arial"/>
          <w:noProof/>
        </w:rPr>
        <mc:AlternateContent>
          <mc:Choice Requires="wpg">
            <w:drawing>
              <wp:anchor distT="0" distB="0" distL="114300" distR="114300" simplePos="0" relativeHeight="251668480" behindDoc="0" locked="0" layoutInCell="1" allowOverlap="1" wp14:anchorId="05FDF9D9" wp14:editId="005EFB6F">
                <wp:simplePos x="0" y="0"/>
                <wp:positionH relativeFrom="margin">
                  <wp:posOffset>-13855</wp:posOffset>
                </wp:positionH>
                <wp:positionV relativeFrom="paragraph">
                  <wp:posOffset>120419</wp:posOffset>
                </wp:positionV>
                <wp:extent cx="5762625" cy="4191793"/>
                <wp:effectExtent l="0" t="0" r="9525" b="0"/>
                <wp:wrapNone/>
                <wp:docPr id="72" name="Group 1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62625" cy="4191793"/>
                          <a:chOff x="0" y="0"/>
                          <a:chExt cx="6021724" cy="4320627"/>
                        </a:xfrm>
                      </wpg:grpSpPr>
                      <pic:pic xmlns:pic="http://schemas.openxmlformats.org/drawingml/2006/picture">
                        <pic:nvPicPr>
                          <pic:cNvPr id="73" name="Picture 73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334058"/>
                            <a:ext cx="4800600" cy="3986569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4" name="TextBox 3"/>
                        <wps:cNvSpPr txBox="1"/>
                        <wps:spPr>
                          <a:xfrm>
                            <a:off x="1478002" y="1630276"/>
                            <a:ext cx="1258241" cy="37020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2D48152A" w14:textId="77777777" w:rsidR="00B1644F" w:rsidRDefault="00B1644F" w:rsidP="00333461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4 µM SSB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75" name="TextBox 7"/>
                        <wps:cNvSpPr txBox="1"/>
                        <wps:spPr>
                          <a:xfrm>
                            <a:off x="984142" y="828052"/>
                            <a:ext cx="333746" cy="40011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160B503" w14:textId="77777777" w:rsidR="00B1644F" w:rsidRDefault="00B1644F" w:rsidP="00333461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sz w:val="40"/>
                                  <w:szCs w:val="40"/>
                                </w:rPr>
                                <w:t>A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76" name="TextBox 8"/>
                        <wps:cNvSpPr txBox="1"/>
                        <wps:spPr>
                          <a:xfrm>
                            <a:off x="1151011" y="2929727"/>
                            <a:ext cx="2063893" cy="42735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60D1C3E" w14:textId="77777777" w:rsidR="00B1644F" w:rsidRDefault="00B1644F" w:rsidP="00333461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proofErr w:type="spellStart"/>
                              <w:proofErr w:type="gramStart"/>
                              <w:r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SSB:dT</w:t>
                              </w:r>
                              <w:proofErr w:type="spellEnd"/>
                              <w:proofErr w:type="gramEnd"/>
                              <w:r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position w:val="-9"/>
                                  <w:sz w:val="36"/>
                                  <w:szCs w:val="36"/>
                                  <w:vertAlign w:val="subscript"/>
                                </w:rPr>
                                <w:t>35/70</w:t>
                              </w:r>
                              <w:r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 xml:space="preserve"> =1:1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g:grpSp>
                        <wpg:cNvPr id="77" name="Group 77"/>
                        <wpg:cNvGrpSpPr/>
                        <wpg:grpSpPr>
                          <a:xfrm>
                            <a:off x="4427480" y="66052"/>
                            <a:ext cx="1594244" cy="4141290"/>
                            <a:chOff x="4427480" y="66052"/>
                            <a:chExt cx="1594244" cy="4141290"/>
                          </a:xfrm>
                        </wpg:grpSpPr>
                        <pic:pic xmlns:pic="http://schemas.openxmlformats.org/drawingml/2006/picture">
                          <pic:nvPicPr>
                            <pic:cNvPr id="78" name="Picture 78">
                              <a:extLst>
                                <a:ext uri="{FF2B5EF4-FFF2-40B4-BE49-F238E27FC236}">
                                  <a16:creationId xmlns:a16="http://schemas.microsoft.com/office/drawing/2014/main" id="{5C968C7E-9DD8-B44D-84DE-BA8531888287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650124" y="66052"/>
                              <a:ext cx="1371600" cy="137160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79" name="Picture 79">
                              <a:extLst>
                                <a:ext uri="{FF2B5EF4-FFF2-40B4-BE49-F238E27FC236}">
                                  <a16:creationId xmlns:a16="http://schemas.microsoft.com/office/drawing/2014/main" id="{B171F6EE-9DA7-0147-9DB7-BDA85C0A447E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7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650124" y="1437652"/>
                              <a:ext cx="1371600" cy="1371600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80" name="Picture 80">
                              <a:extLst>
                                <a:ext uri="{FF2B5EF4-FFF2-40B4-BE49-F238E27FC236}">
                                  <a16:creationId xmlns:a16="http://schemas.microsoft.com/office/drawing/2014/main" id="{5FD8EA48-806A-E54D-91D1-EA9F1377794F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650124" y="2835742"/>
                              <a:ext cx="1371600" cy="1371600"/>
                            </a:xfrm>
                            <a:prstGeom prst="rect">
                              <a:avLst/>
                            </a:prstGeom>
                          </pic:spPr>
                        </pic:pic>
                        <wps:wsp>
                          <wps:cNvPr id="81" name="Left Brace 81"/>
                          <wps:cNvSpPr/>
                          <wps:spPr>
                            <a:xfrm>
                              <a:off x="4427480" y="128750"/>
                              <a:ext cx="264312" cy="3931920"/>
                            </a:xfrm>
                            <a:prstGeom prst="leftBrace">
                              <a:avLst>
                                <a:gd name="adj1" fmla="val 56967"/>
                                <a:gd name="adj2" fmla="val 45733"/>
                              </a:avLst>
                            </a:prstGeom>
                            <a:ln w="15240"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 rtlCol="0" anchor="ctr"/>
                        </wps:wsp>
                      </wpg:grpSp>
                      <wps:wsp>
                        <wps:cNvPr id="82" name="Right Arrow 82"/>
                        <wps:cNvSpPr/>
                        <wps:spPr>
                          <a:xfrm rot="10800000">
                            <a:off x="2952385" y="1899275"/>
                            <a:ext cx="1417320" cy="64008"/>
                          </a:xfrm>
                          <a:prstGeom prst="rightArrow">
                            <a:avLst/>
                          </a:prstGeom>
                          <a:solidFill>
                            <a:schemeClr val="accent1"/>
                          </a:solidFill>
                          <a:ln w="12700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83" name="TextBox 14"/>
                        <wps:cNvSpPr txBox="1"/>
                        <wps:spPr>
                          <a:xfrm>
                            <a:off x="4207557" y="0"/>
                            <a:ext cx="321310" cy="40132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0013C6F" w14:textId="77777777" w:rsidR="00B1644F" w:rsidRDefault="00B1644F" w:rsidP="00333461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sz w:val="40"/>
                                  <w:szCs w:val="40"/>
                                </w:rPr>
                                <w:t>B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05FDF9D9" id="Group 15" o:spid="_x0000_s1038" style="position:absolute;left:0;text-align:left;margin-left:-1.1pt;margin-top:9.5pt;width:453.75pt;height:330.05pt;z-index:251668480;mso-position-horizontal-relative:margin;mso-width-relative:margin;mso-height-relative:margin" coordsize="60217,43206" o:gfxdata="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">
                <v:shape id="Picture 73" o:spid="_x0000_s1039" type="#_x0000_t75" style="position:absolute;top:3340;width:48006;height:3986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">
                  <v:imagedata r:id="rId19" o:title=""/>
                </v:shape>
                <v:shape id="TextBox 3" o:spid="_x0000_s1040" type="#_x0000_t202" style="position:absolute;left:14780;top:16302;width:12582;height:370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" filled="f" stroked="f">
                  <v:textbox>
                    <w:txbxContent>
                      <w:p w14:paraId="2D48152A" w14:textId="77777777" w:rsidR="00B1644F" w:rsidRDefault="00B1644F" w:rsidP="00333461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4 µM SSB</w:t>
                        </w:r>
                      </w:p>
                    </w:txbxContent>
                  </v:textbox>
                </v:shape>
                <v:shape id="TextBox 7" o:spid="_x0000_s1041" type="#_x0000_t202" style="position:absolute;left:9841;top:8280;width:3337;height:400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" filled="f" stroked="f">
                  <v:textbox>
                    <w:txbxContent>
                      <w:p w14:paraId="4160B503" w14:textId="77777777" w:rsidR="00B1644F" w:rsidRDefault="00B1644F" w:rsidP="00333461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40"/>
                            <w:szCs w:val="40"/>
                          </w:rPr>
                          <w:t>A</w:t>
                        </w:r>
                      </w:p>
                    </w:txbxContent>
                  </v:textbox>
                </v:shape>
                <v:shape id="TextBox 8" o:spid="_x0000_s1042" type="#_x0000_t202" style="position:absolute;left:11510;top:29297;width:20639;height:427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" filled="f" stroked="f">
                  <v:textbox>
                    <w:txbxContent>
                      <w:p w14:paraId="360D1C3E" w14:textId="77777777" w:rsidR="00B1644F" w:rsidRDefault="00B1644F" w:rsidP="00333461">
                        <w:pPr>
                          <w:pStyle w:val="NormalWeb"/>
                          <w:spacing w:before="0" w:beforeAutospacing="0" w:after="0" w:afterAutospacing="0"/>
                        </w:pPr>
                        <w:proofErr w:type="spellStart"/>
                        <w:r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SSB</w:t>
                        </w:r>
                        <w:proofErr w:type="gramStart"/>
                        <w:r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:dT</w:t>
                        </w:r>
                        <w:proofErr w:type="spellEnd"/>
                        <w:r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position w:val="-9"/>
                            <w:sz w:val="36"/>
                            <w:szCs w:val="36"/>
                            <w:vertAlign w:val="subscript"/>
                          </w:rPr>
                          <w:t>35</w:t>
                        </w:r>
                        <w:proofErr w:type="gramEnd"/>
                        <w:r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position w:val="-9"/>
                            <w:sz w:val="36"/>
                            <w:szCs w:val="36"/>
                            <w:vertAlign w:val="subscript"/>
                          </w:rPr>
                          <w:t>/70</w:t>
                        </w:r>
                        <w:r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 xml:space="preserve"> =1:1</w:t>
                        </w:r>
                      </w:p>
                    </w:txbxContent>
                  </v:textbox>
                </v:shape>
                <v:group id="Group 77" o:spid="_x0000_s1043" style="position:absolute;left:44274;top:660;width:15943;height:41413" coordorigin="44274,660" coordsize="15942,4141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">
                  <v:shape id="Picture 78" o:spid="_x0000_s1044" type="#_x0000_t75" style="position:absolute;left:46501;top:660;width:13716;height:1371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">
                    <v:imagedata r:id="rId20" o:title=""/>
                    <v:path arrowok="t"/>
                  </v:shape>
                  <v:shape id="Picture 79" o:spid="_x0000_s1045" type="#_x0000_t75" style="position:absolute;left:46501;top:14376;width:13716;height:1371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">
                    <v:imagedata r:id="rId21" o:title=""/>
                    <v:path arrowok="t"/>
                  </v:shape>
                  <v:shape id="Picture 80" o:spid="_x0000_s1046" type="#_x0000_t75" style="position:absolute;left:46501;top:28357;width:13716;height:1371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">
                    <v:imagedata r:id="rId22" o:title=""/>
                    <v:path arrowok="t"/>
                  </v:shape>
                  <v:shapetype id="_x0000_t87" coordsize="21600,21600" o:spt="87" adj="1800,10800" path="m21600,qx10800@0l10800@2qy0@11,10800@3l10800@1qy21600,21600e" filled="f">
                    <v:formulas>
                      <v:f eqn="val #0"/>
                      <v:f eqn="sum 21600 0 #0"/>
                      <v:f eqn="sum #1 0 #0"/>
                      <v:f eqn="sum #1 #0 0"/>
                      <v:f eqn="prod #0 9598 32768"/>
                      <v:f eqn="sum 21600 0 @4"/>
                      <v:f eqn="sum 21600 0 #1"/>
                      <v:f eqn="min #1 @6"/>
                      <v:f eqn="prod @7 1 2"/>
                      <v:f eqn="prod #0 2 1"/>
                      <v:f eqn="sum 21600 0 @9"/>
                      <v:f eqn="val #1"/>
                    </v:formulas>
                    <v:path arrowok="t" o:connecttype="custom" o:connectlocs="21600,0;0,10800;21600,21600" textboxrect="13963,@4,21600,@5"/>
                    <v:handles>
                      <v:h position="center,#0" yrange="0,@8"/>
                      <v:h position="topLeft,#1" yrange="@9,@10"/>
                    </v:handles>
                  </v:shapetype>
                  <v:shape id="Left Brace 81" o:spid="_x0000_s1047" type="#_x0000_t87" style="position:absolute;left:44274;top:1287;width:2643;height:3931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" adj="827,9878" strokecolor="black [3213]" strokeweight="1.2pt"/>
                </v:group>
                <v:shapetype id="_x0000_t13" coordsize="21600,21600" o:spt="13" adj="16200,5400" path="m@0,l@0@1,0@1,0@2@0@2@0,21600,21600,108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@0,0;0,10800;@0,21600;21600,10800" o:connectangles="270,180,90,0" textboxrect="0,@1,@6,@2"/>
                  <v:handles>
                    <v:h position="#0,#1" xrange="0,21600" yrange="0,10800"/>
                  </v:handles>
                </v:shapetype>
                <v:shape id="Right Arrow 82" o:spid="_x0000_s1048" type="#_x0000_t13" style="position:absolute;left:29523;top:18992;width:14174;height:640;rotation:18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" adj="21112" fillcolor="#4f81bd [3204]" strokecolor="black [3213]" strokeweight="1pt"/>
                <v:shape id="TextBox 14" o:spid="_x0000_s1049" type="#_x0000_t202" style="position:absolute;left:42075;width:3213;height:401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" filled="f" stroked="f">
                  <v:textbox>
                    <w:txbxContent>
                      <w:p w14:paraId="30013C6F" w14:textId="77777777" w:rsidR="00B1644F" w:rsidRDefault="00B1644F" w:rsidP="00333461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40"/>
                            <w:szCs w:val="40"/>
                          </w:rPr>
                          <w:t>B</w:t>
                        </w:r>
                      </w:p>
                    </w:txbxContent>
                  </v:textbox>
                </v:shape>
                <w10:wrap anchorx="margin"/>
              </v:group>
            </w:pict>
          </mc:Fallback>
        </mc:AlternateContent>
      </w:r>
    </w:p>
    <w:p w14:paraId="78581F7A" w14:textId="78EF263A" w:rsidR="00333461" w:rsidRDefault="00333461" w:rsidP="00333461">
      <w:pPr>
        <w:spacing w:line="360" w:lineRule="auto"/>
        <w:jc w:val="both"/>
        <w:rPr>
          <w:rFonts w:ascii="Arial" w:hAnsi="Arial" w:cs="Arial"/>
          <w:noProof/>
        </w:rPr>
      </w:pPr>
    </w:p>
    <w:p w14:paraId="67BC8D78" w14:textId="47368C0F" w:rsidR="00333461" w:rsidRDefault="00333461" w:rsidP="00333461">
      <w:pPr>
        <w:spacing w:line="360" w:lineRule="auto"/>
        <w:jc w:val="both"/>
        <w:rPr>
          <w:rFonts w:ascii="Arial" w:hAnsi="Arial" w:cs="Arial"/>
          <w:noProof/>
        </w:rPr>
      </w:pPr>
    </w:p>
    <w:p w14:paraId="478C2210" w14:textId="3BEA1484" w:rsidR="00333461" w:rsidRDefault="00333461" w:rsidP="00333461">
      <w:pPr>
        <w:spacing w:line="360" w:lineRule="auto"/>
        <w:jc w:val="both"/>
        <w:rPr>
          <w:rFonts w:ascii="Arial" w:hAnsi="Arial" w:cs="Arial"/>
          <w:noProof/>
        </w:rPr>
      </w:pPr>
    </w:p>
    <w:p w14:paraId="6603A81C" w14:textId="6BE0E9B6" w:rsidR="00333461" w:rsidRDefault="00FD21A0" w:rsidP="00333461">
      <w:pPr>
        <w:spacing w:line="360" w:lineRule="auto"/>
        <w:jc w:val="both"/>
        <w:rPr>
          <w:rFonts w:ascii="Arial" w:hAnsi="Arial" w:cs="Arial"/>
          <w:noProof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133D2043" wp14:editId="0A447455">
                <wp:simplePos x="0" y="0"/>
                <wp:positionH relativeFrom="column">
                  <wp:posOffset>4565015</wp:posOffset>
                </wp:positionH>
                <wp:positionV relativeFrom="paragraph">
                  <wp:posOffset>112749</wp:posOffset>
                </wp:positionV>
                <wp:extent cx="385729" cy="429878"/>
                <wp:effectExtent l="0" t="0" r="0" b="0"/>
                <wp:wrapNone/>
                <wp:docPr id="95" name="TextBox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5729" cy="429878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1C18E4FC" w14:textId="77777777" w:rsidR="00B1644F" w:rsidRDefault="00B1644F" w:rsidP="00FD21A0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rFonts w:asciiTheme="minorHAnsi" w:hAnsi="Calibri" w:cstheme="minorBidi"/>
                                <w:color w:val="FFFFFF" w:themeColor="background1"/>
                                <w:kern w:val="24"/>
                              </w:rPr>
                              <w:t>(ii)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33D2043" id="TextBox 18" o:spid="_x0000_s1050" type="#_x0000_t202" style="position:absolute;left:0;text-align:left;margin-left:359.45pt;margin-top:8.9pt;width:30.35pt;height:33.85pt;z-index:251674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" filled="f" stroked="f">
                <v:textbox>
                  <w:txbxContent>
                    <w:p w14:paraId="1C18E4FC" w14:textId="77777777" w:rsidR="00B1644F" w:rsidRDefault="00B1644F" w:rsidP="00FD21A0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rFonts w:asciiTheme="minorHAnsi" w:hAnsi="Calibri" w:cstheme="minorBidi"/>
                          <w:color w:val="FFFFFF" w:themeColor="background1"/>
                          <w:kern w:val="24"/>
                        </w:rPr>
                        <w:t>(ii)</w:t>
                      </w:r>
                    </w:p>
                  </w:txbxContent>
                </v:textbox>
              </v:shape>
            </w:pict>
          </mc:Fallback>
        </mc:AlternateContent>
      </w:r>
    </w:p>
    <w:p w14:paraId="35553462" w14:textId="1EAE4FA2" w:rsidR="00333461" w:rsidRDefault="00333461" w:rsidP="00333461">
      <w:pPr>
        <w:spacing w:line="360" w:lineRule="auto"/>
        <w:jc w:val="both"/>
        <w:rPr>
          <w:rFonts w:ascii="Arial" w:hAnsi="Arial" w:cs="Arial"/>
          <w:noProof/>
        </w:rPr>
      </w:pPr>
    </w:p>
    <w:p w14:paraId="20C750E5" w14:textId="476D346A" w:rsidR="00333461" w:rsidRDefault="00333461" w:rsidP="00333461">
      <w:pPr>
        <w:spacing w:line="360" w:lineRule="auto"/>
        <w:jc w:val="both"/>
        <w:rPr>
          <w:rFonts w:ascii="Arial" w:hAnsi="Arial" w:cs="Arial"/>
          <w:noProof/>
        </w:rPr>
      </w:pPr>
    </w:p>
    <w:p w14:paraId="19772B00" w14:textId="77777777" w:rsidR="00333461" w:rsidRDefault="00333461" w:rsidP="00333461">
      <w:pPr>
        <w:spacing w:line="360" w:lineRule="auto"/>
        <w:jc w:val="both"/>
        <w:rPr>
          <w:rFonts w:ascii="Arial" w:hAnsi="Arial" w:cs="Arial"/>
          <w:noProof/>
        </w:rPr>
      </w:pPr>
    </w:p>
    <w:p w14:paraId="0BB94F42" w14:textId="2BD75F25" w:rsidR="00333461" w:rsidRDefault="00FD21A0" w:rsidP="00333461">
      <w:pPr>
        <w:spacing w:line="360" w:lineRule="auto"/>
        <w:jc w:val="both"/>
        <w:rPr>
          <w:rFonts w:ascii="Arial" w:hAnsi="Arial" w:cs="Arial"/>
          <w:noProof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037B6D46" wp14:editId="49B05106">
                <wp:simplePos x="0" y="0"/>
                <wp:positionH relativeFrom="column">
                  <wp:posOffset>4587058</wp:posOffset>
                </wp:positionH>
                <wp:positionV relativeFrom="paragraph">
                  <wp:posOffset>8577</wp:posOffset>
                </wp:positionV>
                <wp:extent cx="433027" cy="429878"/>
                <wp:effectExtent l="0" t="0" r="0" b="0"/>
                <wp:wrapNone/>
                <wp:docPr id="96" name="TextBox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33027" cy="429878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14:paraId="0CC3EBBA" w14:textId="77777777" w:rsidR="00B1644F" w:rsidRDefault="00B1644F" w:rsidP="00FD21A0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rFonts w:asciiTheme="minorHAnsi" w:hAnsi="Calibri" w:cstheme="minorBidi"/>
                                <w:color w:val="FFFFFF" w:themeColor="background1"/>
                                <w:kern w:val="24"/>
                              </w:rPr>
                              <w:t>(iii)</w:t>
                            </w:r>
                          </w:p>
                        </w:txbxContent>
                      </wps:txbx>
                      <wps:bodyPr wrap="square" rtlCol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37B6D46" id="TextBox 19" o:spid="_x0000_s1051" type="#_x0000_t202" style="position:absolute;left:0;text-align:left;margin-left:361.2pt;margin-top:.7pt;width:34.1pt;height:33.85pt;z-index:2516766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" filled="f" stroked="f">
                <v:textbox>
                  <w:txbxContent>
                    <w:p w14:paraId="0CC3EBBA" w14:textId="77777777" w:rsidR="00B1644F" w:rsidRDefault="00B1644F" w:rsidP="00FD21A0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rFonts w:asciiTheme="minorHAnsi" w:hAnsi="Calibri" w:cstheme="minorBidi"/>
                          <w:color w:val="FFFFFF" w:themeColor="background1"/>
                          <w:kern w:val="24"/>
                        </w:rPr>
                        <w:t>(iii)</w:t>
                      </w:r>
                    </w:p>
                  </w:txbxContent>
                </v:textbox>
              </v:shape>
            </w:pict>
          </mc:Fallback>
        </mc:AlternateContent>
      </w:r>
    </w:p>
    <w:p w14:paraId="5F22498D" w14:textId="77777777" w:rsidR="00333461" w:rsidRDefault="00333461" w:rsidP="00333461">
      <w:pPr>
        <w:spacing w:line="360" w:lineRule="auto"/>
        <w:jc w:val="both"/>
        <w:rPr>
          <w:rFonts w:ascii="Arial" w:hAnsi="Arial" w:cs="Arial"/>
          <w:noProof/>
        </w:rPr>
      </w:pPr>
    </w:p>
    <w:p w14:paraId="416C975D" w14:textId="77777777" w:rsidR="00333461" w:rsidRDefault="00333461" w:rsidP="00333461">
      <w:pPr>
        <w:spacing w:line="360" w:lineRule="auto"/>
        <w:jc w:val="both"/>
        <w:rPr>
          <w:rFonts w:ascii="Arial" w:hAnsi="Arial" w:cs="Arial"/>
          <w:noProof/>
        </w:rPr>
      </w:pPr>
    </w:p>
    <w:p w14:paraId="7DF7AF43" w14:textId="77777777" w:rsidR="00333461" w:rsidRDefault="00333461" w:rsidP="00333461">
      <w:pPr>
        <w:spacing w:line="360" w:lineRule="auto"/>
        <w:jc w:val="both"/>
        <w:rPr>
          <w:rFonts w:ascii="Arial" w:hAnsi="Arial" w:cs="Arial"/>
          <w:noProof/>
        </w:rPr>
      </w:pPr>
    </w:p>
    <w:p w14:paraId="220B8D6F" w14:textId="77777777" w:rsidR="00333461" w:rsidRDefault="00333461" w:rsidP="00333461">
      <w:pPr>
        <w:spacing w:line="360" w:lineRule="auto"/>
        <w:jc w:val="both"/>
        <w:rPr>
          <w:rFonts w:ascii="Arial" w:hAnsi="Arial" w:cs="Arial"/>
          <w:noProof/>
        </w:rPr>
      </w:pPr>
    </w:p>
    <w:p w14:paraId="303DAAF9" w14:textId="77777777" w:rsidR="00333461" w:rsidRPr="00D21013" w:rsidRDefault="00333461" w:rsidP="00333461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b/>
          <w:bCs/>
        </w:rPr>
        <w:t>Figure S2</w:t>
      </w:r>
      <w:r w:rsidRPr="00D21013">
        <w:rPr>
          <w:rFonts w:ascii="Arial" w:hAnsi="Arial" w:cs="Arial"/>
          <w:b/>
          <w:bCs/>
        </w:rPr>
        <w:t xml:space="preserve">. DNA binding to SSB inhibits phase separation. </w:t>
      </w:r>
    </w:p>
    <w:p w14:paraId="48D4EF85" w14:textId="0637EBA6" w:rsidR="00333461" w:rsidRPr="00333461" w:rsidRDefault="00333461" w:rsidP="00333461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333461">
        <w:rPr>
          <w:rFonts w:ascii="Arial" w:hAnsi="Arial" w:cs="Arial"/>
          <w:b/>
          <w:bCs/>
          <w:sz w:val="22"/>
          <w:szCs w:val="22"/>
        </w:rPr>
        <w:t>(A)</w:t>
      </w:r>
      <w:r w:rsidRPr="00333461">
        <w:rPr>
          <w:rFonts w:ascii="Arial" w:hAnsi="Arial" w:cs="Arial"/>
          <w:sz w:val="22"/>
          <w:szCs w:val="22"/>
        </w:rPr>
        <w:t xml:space="preserve"> Turbidity curves for SSB alone (4 µM, green) and for preformed SSB:dT</w:t>
      </w:r>
      <w:r w:rsidRPr="00333461">
        <w:rPr>
          <w:rFonts w:ascii="Arial" w:hAnsi="Arial" w:cs="Arial"/>
          <w:sz w:val="22"/>
          <w:szCs w:val="22"/>
          <w:vertAlign w:val="subscript"/>
        </w:rPr>
        <w:t>35/70</w:t>
      </w:r>
      <w:r w:rsidRPr="00333461">
        <w:rPr>
          <w:rFonts w:ascii="Arial" w:hAnsi="Arial" w:cs="Arial"/>
          <w:sz w:val="22"/>
          <w:szCs w:val="22"/>
        </w:rPr>
        <w:t xml:space="preserve"> =1:1 complexes (15 µM, magenta) obtained upon decreasing temperature in the range from 35</w:t>
      </w:r>
      <w:r w:rsidRPr="00333461">
        <w:rPr>
          <w:rFonts w:ascii="Arial" w:hAnsi="Arial" w:cs="Arial"/>
          <w:sz w:val="22"/>
          <w:szCs w:val="22"/>
          <w:vertAlign w:val="superscript"/>
        </w:rPr>
        <w:t>o</w:t>
      </w:r>
      <w:r w:rsidRPr="00333461">
        <w:rPr>
          <w:rFonts w:ascii="Arial" w:hAnsi="Arial" w:cs="Arial"/>
          <w:sz w:val="22"/>
          <w:szCs w:val="22"/>
        </w:rPr>
        <w:t>C to 3</w:t>
      </w:r>
      <w:r w:rsidRPr="00333461">
        <w:rPr>
          <w:rFonts w:ascii="Arial" w:hAnsi="Arial" w:cs="Arial"/>
          <w:sz w:val="22"/>
          <w:szCs w:val="22"/>
          <w:vertAlign w:val="superscript"/>
        </w:rPr>
        <w:t>o</w:t>
      </w:r>
      <w:r w:rsidRPr="00333461">
        <w:rPr>
          <w:rFonts w:ascii="Arial" w:hAnsi="Arial" w:cs="Arial"/>
          <w:sz w:val="22"/>
          <w:szCs w:val="22"/>
        </w:rPr>
        <w:t xml:space="preserve">C with a rate of 0.2 </w:t>
      </w:r>
      <w:proofErr w:type="spellStart"/>
      <w:r w:rsidRPr="00333461">
        <w:rPr>
          <w:rFonts w:ascii="Arial" w:hAnsi="Arial" w:cs="Arial"/>
          <w:sz w:val="22"/>
          <w:szCs w:val="22"/>
          <w:vertAlign w:val="superscript"/>
        </w:rPr>
        <w:t>o</w:t>
      </w:r>
      <w:r w:rsidRPr="00333461">
        <w:rPr>
          <w:rFonts w:ascii="Arial" w:hAnsi="Arial" w:cs="Arial"/>
          <w:sz w:val="22"/>
          <w:szCs w:val="22"/>
        </w:rPr>
        <w:t>C</w:t>
      </w:r>
      <w:proofErr w:type="spellEnd"/>
      <w:r w:rsidRPr="00333461">
        <w:rPr>
          <w:rFonts w:ascii="Arial" w:hAnsi="Arial" w:cs="Arial"/>
          <w:sz w:val="22"/>
          <w:szCs w:val="22"/>
        </w:rPr>
        <w:t xml:space="preserve">/min (buffer T, 0.1M </w:t>
      </w:r>
      <w:proofErr w:type="spellStart"/>
      <w:r w:rsidRPr="00333461">
        <w:rPr>
          <w:rFonts w:ascii="Arial" w:hAnsi="Arial" w:cs="Arial"/>
          <w:sz w:val="22"/>
          <w:szCs w:val="22"/>
        </w:rPr>
        <w:t>KGlu</w:t>
      </w:r>
      <w:proofErr w:type="spellEnd"/>
      <w:r w:rsidRPr="00333461">
        <w:rPr>
          <w:rFonts w:ascii="Arial" w:hAnsi="Arial" w:cs="Arial"/>
          <w:sz w:val="22"/>
          <w:szCs w:val="22"/>
        </w:rPr>
        <w:t xml:space="preserve">). </w:t>
      </w:r>
      <w:r w:rsidRPr="00333461">
        <w:rPr>
          <w:rFonts w:ascii="Arial" w:hAnsi="Arial" w:cs="Arial"/>
          <w:b/>
          <w:bCs/>
          <w:sz w:val="22"/>
          <w:szCs w:val="22"/>
        </w:rPr>
        <w:t>(B)</w:t>
      </w:r>
      <w:r w:rsidRPr="00333461">
        <w:rPr>
          <w:rFonts w:ascii="Arial" w:hAnsi="Arial" w:cs="Arial"/>
          <w:sz w:val="22"/>
          <w:szCs w:val="22"/>
        </w:rPr>
        <w:t xml:space="preserve"> Microscopic images of 4 µM solution of SSB (+ 20 </w:t>
      </w:r>
      <w:proofErr w:type="spellStart"/>
      <w:r w:rsidRPr="00333461">
        <w:rPr>
          <w:rFonts w:ascii="Arial" w:hAnsi="Arial" w:cs="Arial"/>
          <w:sz w:val="22"/>
          <w:szCs w:val="22"/>
        </w:rPr>
        <w:t>nM</w:t>
      </w:r>
      <w:proofErr w:type="spellEnd"/>
      <w:r w:rsidRPr="00333461">
        <w:rPr>
          <w:rFonts w:ascii="Arial" w:hAnsi="Arial" w:cs="Arial"/>
          <w:sz w:val="22"/>
          <w:szCs w:val="22"/>
        </w:rPr>
        <w:t xml:space="preserve"> of SSB labeled with Alexa 555; </w:t>
      </w:r>
      <w:proofErr w:type="spellStart"/>
      <w:r w:rsidRPr="00333461">
        <w:rPr>
          <w:rFonts w:ascii="Arial" w:hAnsi="Arial" w:cs="Arial"/>
          <w:sz w:val="22"/>
          <w:szCs w:val="22"/>
        </w:rPr>
        <w:t>exc</w:t>
      </w:r>
      <w:proofErr w:type="spellEnd"/>
      <w:r w:rsidRPr="00333461">
        <w:rPr>
          <w:rFonts w:ascii="Arial" w:hAnsi="Arial" w:cs="Arial"/>
          <w:sz w:val="22"/>
          <w:szCs w:val="22"/>
        </w:rPr>
        <w:t xml:space="preserve">: 485 nm, </w:t>
      </w:r>
      <w:proofErr w:type="spellStart"/>
      <w:r w:rsidRPr="00333461">
        <w:rPr>
          <w:rFonts w:ascii="Arial" w:hAnsi="Arial" w:cs="Arial"/>
          <w:sz w:val="22"/>
          <w:szCs w:val="22"/>
        </w:rPr>
        <w:t>em</w:t>
      </w:r>
      <w:proofErr w:type="spellEnd"/>
      <w:r w:rsidRPr="00333461">
        <w:rPr>
          <w:rFonts w:ascii="Arial" w:hAnsi="Arial" w:cs="Arial"/>
          <w:sz w:val="22"/>
          <w:szCs w:val="22"/>
        </w:rPr>
        <w:t xml:space="preserve">: 642±40 nm) obtained for </w:t>
      </w:r>
      <w:r w:rsidR="008B4493" w:rsidRPr="00333461">
        <w:rPr>
          <w:rFonts w:ascii="Arial" w:hAnsi="Arial" w:cs="Arial"/>
          <w:sz w:val="22"/>
          <w:szCs w:val="22"/>
        </w:rPr>
        <w:t>(i)</w:t>
      </w:r>
      <w:r w:rsidR="008B4493">
        <w:rPr>
          <w:rFonts w:ascii="Arial" w:hAnsi="Arial" w:cs="Arial"/>
          <w:sz w:val="22"/>
          <w:szCs w:val="22"/>
        </w:rPr>
        <w:t xml:space="preserve">- </w:t>
      </w:r>
      <w:r w:rsidRPr="00333461">
        <w:rPr>
          <w:rFonts w:ascii="Arial" w:hAnsi="Arial" w:cs="Arial"/>
          <w:sz w:val="22"/>
          <w:szCs w:val="22"/>
        </w:rPr>
        <w:t>SSB alone</w:t>
      </w:r>
      <w:r w:rsidR="008B4493">
        <w:rPr>
          <w:rFonts w:ascii="Arial" w:hAnsi="Arial" w:cs="Arial"/>
          <w:sz w:val="22"/>
          <w:szCs w:val="22"/>
        </w:rPr>
        <w:t xml:space="preserve">; (ii)- </w:t>
      </w:r>
      <w:r w:rsidRPr="00333461">
        <w:rPr>
          <w:rFonts w:ascii="Arial" w:hAnsi="Arial" w:cs="Arial"/>
          <w:sz w:val="22"/>
          <w:szCs w:val="22"/>
        </w:rPr>
        <w:t>and upon addition of 2 µM</w:t>
      </w:r>
      <w:r w:rsidR="008B4493">
        <w:rPr>
          <w:rFonts w:ascii="Arial" w:hAnsi="Arial" w:cs="Arial"/>
          <w:sz w:val="22"/>
          <w:szCs w:val="22"/>
        </w:rPr>
        <w:t xml:space="preserve"> </w:t>
      </w:r>
      <w:r w:rsidR="008B4493" w:rsidRPr="00333461">
        <w:rPr>
          <w:rFonts w:ascii="Arial" w:hAnsi="Arial" w:cs="Arial"/>
          <w:sz w:val="22"/>
          <w:szCs w:val="22"/>
        </w:rPr>
        <w:t>dT</w:t>
      </w:r>
      <w:r w:rsidR="008B4493" w:rsidRPr="00333461">
        <w:rPr>
          <w:rFonts w:ascii="Arial" w:hAnsi="Arial" w:cs="Arial"/>
          <w:sz w:val="22"/>
          <w:szCs w:val="22"/>
          <w:vertAlign w:val="subscript"/>
        </w:rPr>
        <w:t>35</w:t>
      </w:r>
      <w:r w:rsidR="008B4493">
        <w:rPr>
          <w:rFonts w:ascii="Arial" w:hAnsi="Arial" w:cs="Arial"/>
          <w:sz w:val="22"/>
          <w:szCs w:val="22"/>
        </w:rPr>
        <w:t>,</w:t>
      </w:r>
      <w:r w:rsidRPr="00333461">
        <w:rPr>
          <w:rFonts w:ascii="Arial" w:hAnsi="Arial" w:cs="Arial"/>
          <w:sz w:val="22"/>
          <w:szCs w:val="22"/>
        </w:rPr>
        <w:t xml:space="preserve"> and</w:t>
      </w:r>
      <w:r w:rsidR="008B4493">
        <w:rPr>
          <w:rFonts w:ascii="Arial" w:hAnsi="Arial" w:cs="Arial"/>
          <w:sz w:val="22"/>
          <w:szCs w:val="22"/>
        </w:rPr>
        <w:t xml:space="preserve"> (iii)-</w:t>
      </w:r>
      <w:r w:rsidRPr="00333461">
        <w:rPr>
          <w:rFonts w:ascii="Arial" w:hAnsi="Arial" w:cs="Arial"/>
          <w:sz w:val="22"/>
          <w:szCs w:val="22"/>
        </w:rPr>
        <w:t xml:space="preserve"> </w:t>
      </w:r>
      <w:r w:rsidR="008B4493">
        <w:rPr>
          <w:rFonts w:ascii="Arial" w:hAnsi="Arial" w:cs="Arial"/>
          <w:sz w:val="22"/>
          <w:szCs w:val="22"/>
        </w:rPr>
        <w:t xml:space="preserve">addition of </w:t>
      </w:r>
      <w:r w:rsidRPr="00333461">
        <w:rPr>
          <w:rFonts w:ascii="Arial" w:hAnsi="Arial" w:cs="Arial"/>
          <w:sz w:val="22"/>
          <w:szCs w:val="22"/>
        </w:rPr>
        <w:t>4 µM</w:t>
      </w:r>
      <w:r w:rsidR="008B4493">
        <w:rPr>
          <w:rFonts w:ascii="Arial" w:hAnsi="Arial" w:cs="Arial"/>
          <w:sz w:val="22"/>
          <w:szCs w:val="22"/>
        </w:rPr>
        <w:t xml:space="preserve"> </w:t>
      </w:r>
      <w:r w:rsidRPr="00333461">
        <w:rPr>
          <w:rFonts w:ascii="Arial" w:hAnsi="Arial" w:cs="Arial"/>
          <w:sz w:val="22"/>
          <w:szCs w:val="22"/>
        </w:rPr>
        <w:t>dT</w:t>
      </w:r>
      <w:r w:rsidRPr="00333461">
        <w:rPr>
          <w:rFonts w:ascii="Arial" w:hAnsi="Arial" w:cs="Arial"/>
          <w:sz w:val="22"/>
          <w:szCs w:val="22"/>
          <w:vertAlign w:val="subscript"/>
        </w:rPr>
        <w:t>35</w:t>
      </w:r>
      <w:r w:rsidRPr="00333461">
        <w:rPr>
          <w:rFonts w:ascii="Arial" w:hAnsi="Arial" w:cs="Arial"/>
          <w:sz w:val="22"/>
          <w:szCs w:val="22"/>
        </w:rPr>
        <w:t xml:space="preserve"> (buffer T, 0.1M </w:t>
      </w:r>
      <w:proofErr w:type="spellStart"/>
      <w:r w:rsidRPr="00333461">
        <w:rPr>
          <w:rFonts w:ascii="Arial" w:hAnsi="Arial" w:cs="Arial"/>
          <w:sz w:val="22"/>
          <w:szCs w:val="22"/>
        </w:rPr>
        <w:t>KGlu</w:t>
      </w:r>
      <w:proofErr w:type="spellEnd"/>
      <w:r w:rsidRPr="00333461">
        <w:rPr>
          <w:rFonts w:ascii="Arial" w:hAnsi="Arial" w:cs="Arial"/>
          <w:sz w:val="22"/>
          <w:szCs w:val="22"/>
        </w:rPr>
        <w:t xml:space="preserve">). The images were </w:t>
      </w:r>
      <w:r w:rsidR="008B4493">
        <w:rPr>
          <w:rFonts w:ascii="Arial" w:hAnsi="Arial" w:cs="Arial"/>
          <w:sz w:val="22"/>
          <w:szCs w:val="22"/>
        </w:rPr>
        <w:t xml:space="preserve">obtained </w:t>
      </w:r>
      <w:r w:rsidRPr="00333461">
        <w:rPr>
          <w:rFonts w:ascii="Arial" w:hAnsi="Arial" w:cs="Arial"/>
          <w:sz w:val="22"/>
          <w:szCs w:val="22"/>
        </w:rPr>
        <w:t>at room temperature, ~23</w:t>
      </w:r>
      <w:r w:rsidRPr="00333461">
        <w:rPr>
          <w:rFonts w:ascii="Arial" w:hAnsi="Arial" w:cs="Arial"/>
          <w:sz w:val="22"/>
          <w:szCs w:val="22"/>
          <w:vertAlign w:val="superscript"/>
        </w:rPr>
        <w:t>o</w:t>
      </w:r>
      <w:r w:rsidRPr="00333461">
        <w:rPr>
          <w:rFonts w:ascii="Arial" w:hAnsi="Arial" w:cs="Arial"/>
          <w:sz w:val="22"/>
          <w:szCs w:val="22"/>
        </w:rPr>
        <w:t>C, in the region of intermediate turbidity (as indicated by the arrow in panel A)</w:t>
      </w:r>
      <w:r w:rsidR="008B4493">
        <w:rPr>
          <w:rFonts w:ascii="Arial" w:hAnsi="Arial" w:cs="Arial"/>
          <w:sz w:val="22"/>
          <w:szCs w:val="22"/>
        </w:rPr>
        <w:t>.</w:t>
      </w:r>
    </w:p>
    <w:p w14:paraId="2718C4F2" w14:textId="41960988" w:rsidR="00333461" w:rsidRPr="00E92B84" w:rsidRDefault="00333461" w:rsidP="00333461">
      <w:pPr>
        <w:spacing w:line="360" w:lineRule="auto"/>
        <w:jc w:val="both"/>
        <w:rPr>
          <w:rFonts w:ascii="Arial" w:hAnsi="Arial" w:cs="Arial"/>
          <w:noProof/>
        </w:rPr>
      </w:pPr>
      <w:r w:rsidRPr="00E92B84">
        <w:rPr>
          <w:rFonts w:ascii="Arial" w:hAnsi="Arial" w:cs="Arial"/>
          <w:noProof/>
        </w:rPr>
        <w:lastRenderedPageBreak/>
        <mc:AlternateContent>
          <mc:Choice Requires="wpg">
            <w:drawing>
              <wp:anchor distT="0" distB="0" distL="114300" distR="114300" simplePos="0" relativeHeight="251670528" behindDoc="0" locked="0" layoutInCell="1" allowOverlap="1" wp14:anchorId="373C709C" wp14:editId="24B8E9C3">
                <wp:simplePos x="0" y="0"/>
                <wp:positionH relativeFrom="column">
                  <wp:posOffset>171450</wp:posOffset>
                </wp:positionH>
                <wp:positionV relativeFrom="paragraph">
                  <wp:posOffset>0</wp:posOffset>
                </wp:positionV>
                <wp:extent cx="5298665" cy="6018760"/>
                <wp:effectExtent l="0" t="0" r="0" b="0"/>
                <wp:wrapNone/>
                <wp:docPr id="52" name="Group 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98665" cy="6018760"/>
                          <a:chOff x="0" y="0"/>
                          <a:chExt cx="5921530" cy="6730836"/>
                        </a:xfrm>
                      </wpg:grpSpPr>
                      <pic:pic xmlns:pic="http://schemas.openxmlformats.org/drawingml/2006/picture">
                        <pic:nvPicPr>
                          <pic:cNvPr id="56" name="Picture 56"/>
                          <pic:cNvPicPr/>
                        </pic:nvPicPr>
                        <pic:blipFill>
                          <a:blip r:embed="rId23"/>
                          <a:stretch>
                            <a:fillRect/>
                          </a:stretch>
                        </pic:blipFill>
                        <pic:spPr>
                          <a:xfrm>
                            <a:off x="0" y="2031222"/>
                            <a:ext cx="3316308" cy="2542032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53" name="Picture 53"/>
                          <pic:cNvPicPr/>
                        </pic:nvPicPr>
                        <pic:blipFill>
                          <a:blip r:embed="rId24"/>
                          <a:stretch>
                            <a:fillRect/>
                          </a:stretch>
                        </pic:blipFill>
                        <pic:spPr>
                          <a:xfrm>
                            <a:off x="2902418" y="4030053"/>
                            <a:ext cx="3019112" cy="269748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54" name="Picture 54"/>
                          <pic:cNvPicPr/>
                        </pic:nvPicPr>
                        <pic:blipFill>
                          <a:blip r:embed="rId25"/>
                          <a:stretch>
                            <a:fillRect/>
                          </a:stretch>
                        </pic:blipFill>
                        <pic:spPr>
                          <a:xfrm>
                            <a:off x="4986" y="4015068"/>
                            <a:ext cx="3272780" cy="2715768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55" name="Picture 55"/>
                          <pic:cNvPicPr/>
                        </pic:nvPicPr>
                        <pic:blipFill>
                          <a:blip r:embed="rId26"/>
                          <a:stretch>
                            <a:fillRect/>
                          </a:stretch>
                        </pic:blipFill>
                        <pic:spPr>
                          <a:xfrm>
                            <a:off x="2862583" y="2015574"/>
                            <a:ext cx="3037074" cy="2551089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57" name="Picture 57"/>
                          <pic:cNvPicPr/>
                        </pic:nvPicPr>
                        <pic:blipFill>
                          <a:blip r:embed="rId27"/>
                          <a:stretch>
                            <a:fillRect/>
                          </a:stretch>
                        </pic:blipFill>
                        <pic:spPr>
                          <a:xfrm>
                            <a:off x="2839286" y="2796"/>
                            <a:ext cx="3073402" cy="26974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8" name="TextBox 14"/>
                        <wps:cNvSpPr txBox="1"/>
                        <wps:spPr>
                          <a:xfrm>
                            <a:off x="3900861" y="420478"/>
                            <a:ext cx="960519" cy="274049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7BBF9E9" w14:textId="77777777" w:rsidR="00B1644F" w:rsidRDefault="00B1644F" w:rsidP="00333461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FF9900"/>
                                  <w:kern w:val="24"/>
                                </w:rPr>
                                <w:t xml:space="preserve">10 mM </w:t>
                              </w:r>
                              <w:proofErr w:type="spellStart"/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FF9900"/>
                                  <w:kern w:val="24"/>
                                </w:rPr>
                                <w:t>KGlu</w:t>
                              </w:r>
                              <w:proofErr w:type="spellEnd"/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59" name="TextBox 18"/>
                        <wps:cNvSpPr txBox="1"/>
                        <wps:spPr>
                          <a:xfrm>
                            <a:off x="2605642" y="375103"/>
                            <a:ext cx="296876" cy="32611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16F5B0D" w14:textId="77777777" w:rsidR="00B1644F" w:rsidRDefault="00B1644F" w:rsidP="00333461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sz w:val="30"/>
                                  <w:szCs w:val="30"/>
                                </w:rPr>
                                <w:t>A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60" name="TextBox 19"/>
                        <wps:cNvSpPr txBox="1"/>
                        <wps:spPr>
                          <a:xfrm>
                            <a:off x="5183290" y="383561"/>
                            <a:ext cx="290464" cy="32611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804E1C9" w14:textId="77777777" w:rsidR="00B1644F" w:rsidRDefault="00B1644F" w:rsidP="00333461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sz w:val="30"/>
                                  <w:szCs w:val="30"/>
                                </w:rPr>
                                <w:t>B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61" name="TextBox 20"/>
                        <wps:cNvSpPr txBox="1"/>
                        <wps:spPr>
                          <a:xfrm>
                            <a:off x="2624302" y="2405056"/>
                            <a:ext cx="288862" cy="32611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E568A41" w14:textId="77777777" w:rsidR="00B1644F" w:rsidRDefault="00B1644F" w:rsidP="00333461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sz w:val="30"/>
                                  <w:szCs w:val="30"/>
                                </w:rPr>
                                <w:t>C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62" name="TextBox 35"/>
                        <wps:cNvSpPr txBox="1"/>
                        <wps:spPr>
                          <a:xfrm>
                            <a:off x="1285707" y="437606"/>
                            <a:ext cx="862737" cy="274049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290295DD" w14:textId="77777777" w:rsidR="00B1644F" w:rsidRDefault="00B1644F" w:rsidP="00333461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8000"/>
                                  <w:kern w:val="24"/>
                                </w:rPr>
                                <w:t xml:space="preserve">10 mM </w:t>
                              </w:r>
                              <w:proofErr w:type="spellStart"/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8000"/>
                                  <w:kern w:val="24"/>
                                </w:rPr>
                                <w:t>KCl</w:t>
                              </w:r>
                              <w:proofErr w:type="spellEnd"/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63" name="TextBox 43"/>
                        <wps:cNvSpPr txBox="1"/>
                        <wps:spPr>
                          <a:xfrm>
                            <a:off x="5183424" y="2389042"/>
                            <a:ext cx="304891" cy="32611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33C063E" w14:textId="77777777" w:rsidR="00B1644F" w:rsidRDefault="00B1644F" w:rsidP="00333461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sz w:val="30"/>
                                  <w:szCs w:val="30"/>
                                </w:rPr>
                                <w:t>D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64" name="TextBox 44"/>
                        <wps:cNvSpPr txBox="1"/>
                        <wps:spPr>
                          <a:xfrm>
                            <a:off x="5226467" y="4368039"/>
                            <a:ext cx="274434" cy="32611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0C852E4" w14:textId="77777777" w:rsidR="00B1644F" w:rsidRDefault="00B1644F" w:rsidP="00333461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sz w:val="30"/>
                                  <w:szCs w:val="30"/>
                                </w:rPr>
                                <w:t>F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65" name="TextBox 45"/>
                        <wps:cNvSpPr txBox="1"/>
                        <wps:spPr>
                          <a:xfrm>
                            <a:off x="2617079" y="4374538"/>
                            <a:ext cx="279244" cy="32611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020AA8D" w14:textId="77777777" w:rsidR="00B1644F" w:rsidRDefault="00B1644F" w:rsidP="00333461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sz w:val="30"/>
                                  <w:szCs w:val="30"/>
                                </w:rPr>
                                <w:t>E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66" name="TextBox 46"/>
                        <wps:cNvSpPr txBox="1"/>
                        <wps:spPr>
                          <a:xfrm>
                            <a:off x="1296964" y="2442436"/>
                            <a:ext cx="939681" cy="274049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03BC621" w14:textId="77777777" w:rsidR="00B1644F" w:rsidRDefault="00B1644F" w:rsidP="00333461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8000"/>
                                  <w:kern w:val="24"/>
                                </w:rPr>
                                <w:t xml:space="preserve">200 mM </w:t>
                              </w:r>
                              <w:proofErr w:type="spellStart"/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8000"/>
                                  <w:kern w:val="24"/>
                                </w:rPr>
                                <w:t>KCl</w:t>
                              </w:r>
                              <w:proofErr w:type="spellEnd"/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67" name="TextBox 47"/>
                        <wps:cNvSpPr txBox="1"/>
                        <wps:spPr>
                          <a:xfrm>
                            <a:off x="1296964" y="4467689"/>
                            <a:ext cx="939681" cy="274049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02CB0D7" w14:textId="77777777" w:rsidR="00B1644F" w:rsidRDefault="00B1644F" w:rsidP="00333461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8000"/>
                                  <w:kern w:val="24"/>
                                </w:rPr>
                                <w:t xml:space="preserve">500 mM </w:t>
                              </w:r>
                              <w:proofErr w:type="spellStart"/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008000"/>
                                  <w:kern w:val="24"/>
                                </w:rPr>
                                <w:t>KCl</w:t>
                              </w:r>
                              <w:proofErr w:type="spellEnd"/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68" name="TextBox 48"/>
                        <wps:cNvSpPr txBox="1"/>
                        <wps:spPr>
                          <a:xfrm>
                            <a:off x="3900860" y="2417838"/>
                            <a:ext cx="1037463" cy="274049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4D88DB35" w14:textId="77777777" w:rsidR="00B1644F" w:rsidRDefault="00B1644F" w:rsidP="00333461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FF9900"/>
                                  <w:kern w:val="24"/>
                                </w:rPr>
                                <w:t xml:space="preserve">200 mM </w:t>
                              </w:r>
                              <w:proofErr w:type="spellStart"/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FF9900"/>
                                  <w:kern w:val="24"/>
                                </w:rPr>
                                <w:t>KGlu</w:t>
                              </w:r>
                              <w:proofErr w:type="spellEnd"/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69" name="TextBox 49"/>
                        <wps:cNvSpPr txBox="1"/>
                        <wps:spPr>
                          <a:xfrm>
                            <a:off x="3900860" y="4415239"/>
                            <a:ext cx="1037463" cy="274049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64E5574" w14:textId="77777777" w:rsidR="00B1644F" w:rsidRDefault="00B1644F" w:rsidP="00333461">
                              <w:pPr>
                                <w:pStyle w:val="NormalWeb"/>
                                <w:spacing w:before="0" w:beforeAutospacing="0" w:after="0" w:afterAutospacing="0"/>
                              </w:pPr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FF9900"/>
                                  <w:kern w:val="24"/>
                                </w:rPr>
                                <w:t xml:space="preserve">500 mM </w:t>
                              </w:r>
                              <w:proofErr w:type="spellStart"/>
                              <w:r>
                                <w:rPr>
                                  <w:rFonts w:asciiTheme="minorHAnsi" w:hAnsi="Calibri" w:cstheme="minorBidi"/>
                                  <w:b/>
                                  <w:bCs/>
                                  <w:color w:val="FF9900"/>
                                  <w:kern w:val="24"/>
                                </w:rPr>
                                <w:t>KGlu</w:t>
                              </w:r>
                              <w:proofErr w:type="spellEnd"/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70" name="Picture 70"/>
                          <pic:cNvPicPr/>
                        </pic:nvPicPr>
                        <pic:blipFill>
                          <a:blip r:embed="rId28"/>
                          <a:stretch>
                            <a:fillRect/>
                          </a:stretch>
                        </pic:blipFill>
                        <pic:spPr>
                          <a:xfrm>
                            <a:off x="7112" y="0"/>
                            <a:ext cx="3309196" cy="2697480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373C709C" id="Group 6" o:spid="_x0000_s1052" style="position:absolute;left:0;text-align:left;margin-left:13.5pt;margin-top:0;width:417.2pt;height:473.9pt;z-index:251670528;mso-width-relative:margin;mso-height-relative:margin" coordsize="59215,67308" o:gfxdata="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">
                <v:shape id="Picture 56" o:spid="_x0000_s1053" type="#_x0000_t75" style="position:absolute;top:20312;width:33163;height:2542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">
                  <v:imagedata r:id="rId29" o:title=""/>
                </v:shape>
                <v:shape id="Picture 53" o:spid="_x0000_s1054" type="#_x0000_t75" style="position:absolute;left:29024;top:40300;width:30191;height:2697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">
                  <v:imagedata r:id="rId30" o:title=""/>
                </v:shape>
                <v:shape id="Picture 54" o:spid="_x0000_s1055" type="#_x0000_t75" style="position:absolute;left:49;top:40150;width:32728;height:2715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">
                  <v:imagedata r:id="rId31" o:title=""/>
                </v:shape>
                <v:shape id="Picture 55" o:spid="_x0000_s1056" type="#_x0000_t75" style="position:absolute;left:28625;top:20155;width:30371;height:2551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">
                  <v:imagedata r:id="rId32" o:title=""/>
                </v:shape>
                <v:shape id="Picture 57" o:spid="_x0000_s1057" type="#_x0000_t75" style="position:absolute;left:28392;top:27;width:30734;height:2697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">
                  <v:imagedata r:id="rId33" o:title=""/>
                </v:shape>
                <v:shape id="TextBox 14" o:spid="_x0000_s1058" type="#_x0000_t202" style="position:absolute;left:39008;top:4204;width:9605;height:274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" filled="f" stroked="f">
                  <v:textbox>
                    <w:txbxContent>
                      <w:p w14:paraId="67BBF9E9" w14:textId="77777777" w:rsidR="00B1644F" w:rsidRDefault="00B1644F" w:rsidP="00333461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FF9900"/>
                            <w:kern w:val="24"/>
                          </w:rPr>
                          <w:t xml:space="preserve">10 </w:t>
                        </w:r>
                        <w:proofErr w:type="spellStart"/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FF9900"/>
                            <w:kern w:val="24"/>
                          </w:rPr>
                          <w:t>mM</w:t>
                        </w:r>
                        <w:proofErr w:type="spellEnd"/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FF9900"/>
                            <w:kern w:val="24"/>
                          </w:rPr>
                          <w:t xml:space="preserve"> </w:t>
                        </w:r>
                        <w:proofErr w:type="spellStart"/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FF9900"/>
                            <w:kern w:val="24"/>
                          </w:rPr>
                          <w:t>KGlu</w:t>
                        </w:r>
                        <w:proofErr w:type="spellEnd"/>
                      </w:p>
                    </w:txbxContent>
                  </v:textbox>
                </v:shape>
                <v:shape id="_x0000_s1059" type="#_x0000_t202" style="position:absolute;left:26056;top:3751;width:2969;height:326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" filled="f" stroked="f">
                  <v:textbox>
                    <w:txbxContent>
                      <w:p w14:paraId="316F5B0D" w14:textId="77777777" w:rsidR="00B1644F" w:rsidRDefault="00B1644F" w:rsidP="00333461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30"/>
                            <w:szCs w:val="30"/>
                          </w:rPr>
                          <w:t>A</w:t>
                        </w:r>
                      </w:p>
                    </w:txbxContent>
                  </v:textbox>
                </v:shape>
                <v:shape id="_x0000_s1060" type="#_x0000_t202" style="position:absolute;left:51832;top:3835;width:2905;height:326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" filled="f" stroked="f">
                  <v:textbox>
                    <w:txbxContent>
                      <w:p w14:paraId="1804E1C9" w14:textId="77777777" w:rsidR="00B1644F" w:rsidRDefault="00B1644F" w:rsidP="00333461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30"/>
                            <w:szCs w:val="30"/>
                          </w:rPr>
                          <w:t>B</w:t>
                        </w:r>
                      </w:p>
                    </w:txbxContent>
                  </v:textbox>
                </v:shape>
                <v:shape id="TextBox 20" o:spid="_x0000_s1061" type="#_x0000_t202" style="position:absolute;left:26243;top:24050;width:2888;height:326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" filled="f" stroked="f">
                  <v:textbox>
                    <w:txbxContent>
                      <w:p w14:paraId="0E568A41" w14:textId="77777777" w:rsidR="00B1644F" w:rsidRDefault="00B1644F" w:rsidP="00333461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30"/>
                            <w:szCs w:val="30"/>
                          </w:rPr>
                          <w:t>C</w:t>
                        </w:r>
                      </w:p>
                    </w:txbxContent>
                  </v:textbox>
                </v:shape>
                <v:shape id="TextBox 35" o:spid="_x0000_s1062" type="#_x0000_t202" style="position:absolute;left:12857;top:4376;width:8627;height:274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" filled="f" stroked="f">
                  <v:textbox>
                    <w:txbxContent>
                      <w:p w14:paraId="290295DD" w14:textId="77777777" w:rsidR="00B1644F" w:rsidRDefault="00B1644F" w:rsidP="00333461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8000"/>
                            <w:kern w:val="24"/>
                          </w:rPr>
                          <w:t xml:space="preserve">10 </w:t>
                        </w:r>
                        <w:proofErr w:type="spellStart"/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8000"/>
                            <w:kern w:val="24"/>
                          </w:rPr>
                          <w:t>mM</w:t>
                        </w:r>
                        <w:proofErr w:type="spellEnd"/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8000"/>
                            <w:kern w:val="24"/>
                          </w:rPr>
                          <w:t xml:space="preserve"> </w:t>
                        </w:r>
                        <w:proofErr w:type="spellStart"/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8000"/>
                            <w:kern w:val="24"/>
                          </w:rPr>
                          <w:t>KCl</w:t>
                        </w:r>
                        <w:proofErr w:type="spellEnd"/>
                      </w:p>
                    </w:txbxContent>
                  </v:textbox>
                </v:shape>
                <v:shape id="TextBox 43" o:spid="_x0000_s1063" type="#_x0000_t202" style="position:absolute;left:51834;top:23890;width:3049;height:326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" filled="f" stroked="f">
                  <v:textbox>
                    <w:txbxContent>
                      <w:p w14:paraId="633C063E" w14:textId="77777777" w:rsidR="00B1644F" w:rsidRDefault="00B1644F" w:rsidP="00333461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30"/>
                            <w:szCs w:val="30"/>
                          </w:rPr>
                          <w:t>D</w:t>
                        </w:r>
                      </w:p>
                    </w:txbxContent>
                  </v:textbox>
                </v:shape>
                <v:shape id="TextBox 44" o:spid="_x0000_s1064" type="#_x0000_t202" style="position:absolute;left:52264;top:43680;width:2745;height:326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" filled="f" stroked="f">
                  <v:textbox>
                    <w:txbxContent>
                      <w:p w14:paraId="10C852E4" w14:textId="77777777" w:rsidR="00B1644F" w:rsidRDefault="00B1644F" w:rsidP="00333461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30"/>
                            <w:szCs w:val="30"/>
                          </w:rPr>
                          <w:t>F</w:t>
                        </w:r>
                      </w:p>
                    </w:txbxContent>
                  </v:textbox>
                </v:shape>
                <v:shape id="TextBox 45" o:spid="_x0000_s1065" type="#_x0000_t202" style="position:absolute;left:26170;top:43745;width:2793;height:326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" filled="f" stroked="f">
                  <v:textbox>
                    <w:txbxContent>
                      <w:p w14:paraId="7020AA8D" w14:textId="77777777" w:rsidR="00B1644F" w:rsidRDefault="00B1644F" w:rsidP="00333461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30"/>
                            <w:szCs w:val="30"/>
                          </w:rPr>
                          <w:t>E</w:t>
                        </w:r>
                      </w:p>
                    </w:txbxContent>
                  </v:textbox>
                </v:shape>
                <v:shape id="TextBox 46" o:spid="_x0000_s1066" type="#_x0000_t202" style="position:absolute;left:12969;top:24424;width:9397;height:274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" filled="f" stroked="f">
                  <v:textbox>
                    <w:txbxContent>
                      <w:p w14:paraId="303BC621" w14:textId="77777777" w:rsidR="00B1644F" w:rsidRDefault="00B1644F" w:rsidP="00333461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8000"/>
                            <w:kern w:val="24"/>
                          </w:rPr>
                          <w:t xml:space="preserve">200 </w:t>
                        </w:r>
                        <w:proofErr w:type="spellStart"/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8000"/>
                            <w:kern w:val="24"/>
                          </w:rPr>
                          <w:t>mM</w:t>
                        </w:r>
                        <w:proofErr w:type="spellEnd"/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8000"/>
                            <w:kern w:val="24"/>
                          </w:rPr>
                          <w:t xml:space="preserve"> </w:t>
                        </w:r>
                        <w:proofErr w:type="spellStart"/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8000"/>
                            <w:kern w:val="24"/>
                          </w:rPr>
                          <w:t>KCl</w:t>
                        </w:r>
                        <w:proofErr w:type="spellEnd"/>
                      </w:p>
                    </w:txbxContent>
                  </v:textbox>
                </v:shape>
                <v:shape id="TextBox 47" o:spid="_x0000_s1067" type="#_x0000_t202" style="position:absolute;left:12969;top:44676;width:9397;height:274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" filled="f" stroked="f">
                  <v:textbox>
                    <w:txbxContent>
                      <w:p w14:paraId="002CB0D7" w14:textId="77777777" w:rsidR="00B1644F" w:rsidRDefault="00B1644F" w:rsidP="00333461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8000"/>
                            <w:kern w:val="24"/>
                          </w:rPr>
                          <w:t xml:space="preserve">500 </w:t>
                        </w:r>
                        <w:proofErr w:type="spellStart"/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8000"/>
                            <w:kern w:val="24"/>
                          </w:rPr>
                          <w:t>mM</w:t>
                        </w:r>
                        <w:proofErr w:type="spellEnd"/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8000"/>
                            <w:kern w:val="24"/>
                          </w:rPr>
                          <w:t xml:space="preserve"> </w:t>
                        </w:r>
                        <w:proofErr w:type="spellStart"/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008000"/>
                            <w:kern w:val="24"/>
                          </w:rPr>
                          <w:t>KCl</w:t>
                        </w:r>
                        <w:proofErr w:type="spellEnd"/>
                      </w:p>
                    </w:txbxContent>
                  </v:textbox>
                </v:shape>
                <v:shape id="TextBox 48" o:spid="_x0000_s1068" type="#_x0000_t202" style="position:absolute;left:39008;top:24178;width:10375;height:274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" filled="f" stroked="f">
                  <v:textbox>
                    <w:txbxContent>
                      <w:p w14:paraId="4D88DB35" w14:textId="77777777" w:rsidR="00B1644F" w:rsidRDefault="00B1644F" w:rsidP="00333461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FF9900"/>
                            <w:kern w:val="24"/>
                          </w:rPr>
                          <w:t xml:space="preserve">200 </w:t>
                        </w:r>
                        <w:proofErr w:type="spellStart"/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FF9900"/>
                            <w:kern w:val="24"/>
                          </w:rPr>
                          <w:t>mM</w:t>
                        </w:r>
                        <w:proofErr w:type="spellEnd"/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FF9900"/>
                            <w:kern w:val="24"/>
                          </w:rPr>
                          <w:t xml:space="preserve"> </w:t>
                        </w:r>
                        <w:proofErr w:type="spellStart"/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FF9900"/>
                            <w:kern w:val="24"/>
                          </w:rPr>
                          <w:t>KGlu</w:t>
                        </w:r>
                        <w:proofErr w:type="spellEnd"/>
                      </w:p>
                    </w:txbxContent>
                  </v:textbox>
                </v:shape>
                <v:shape id="TextBox 49" o:spid="_x0000_s1069" type="#_x0000_t202" style="position:absolute;left:39008;top:44152;width:10375;height:274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" filled="f" stroked="f">
                  <v:textbox>
                    <w:txbxContent>
                      <w:p w14:paraId="164E5574" w14:textId="77777777" w:rsidR="00B1644F" w:rsidRDefault="00B1644F" w:rsidP="00333461">
                        <w:pPr>
                          <w:pStyle w:val="NormalWeb"/>
                          <w:spacing w:before="0" w:beforeAutospacing="0" w:after="0" w:afterAutospacing="0"/>
                        </w:pPr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FF9900"/>
                            <w:kern w:val="24"/>
                          </w:rPr>
                          <w:t xml:space="preserve">500 </w:t>
                        </w:r>
                        <w:proofErr w:type="spellStart"/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FF9900"/>
                            <w:kern w:val="24"/>
                          </w:rPr>
                          <w:t>mM</w:t>
                        </w:r>
                        <w:proofErr w:type="spellEnd"/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FF9900"/>
                            <w:kern w:val="24"/>
                          </w:rPr>
                          <w:t xml:space="preserve"> </w:t>
                        </w:r>
                        <w:proofErr w:type="spellStart"/>
                        <w:r>
                          <w:rPr>
                            <w:rFonts w:asciiTheme="minorHAnsi" w:hAnsi="Calibri" w:cstheme="minorBidi"/>
                            <w:b/>
                            <w:bCs/>
                            <w:color w:val="FF9900"/>
                            <w:kern w:val="24"/>
                          </w:rPr>
                          <w:t>KGlu</w:t>
                        </w:r>
                        <w:proofErr w:type="spellEnd"/>
                      </w:p>
                    </w:txbxContent>
                  </v:textbox>
                </v:shape>
                <v:shape id="Picture 70" o:spid="_x0000_s1070" type="#_x0000_t75" style="position:absolute;left:71;width:33092;height:2697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">
                  <v:imagedata r:id="rId34" o:title=""/>
                </v:shape>
              </v:group>
            </w:pict>
          </mc:Fallback>
        </mc:AlternateContent>
      </w:r>
    </w:p>
    <w:p w14:paraId="4633BC81" w14:textId="77777777" w:rsidR="00333461" w:rsidRPr="00E92B84" w:rsidRDefault="00333461" w:rsidP="00333461">
      <w:pPr>
        <w:spacing w:line="360" w:lineRule="auto"/>
        <w:rPr>
          <w:rFonts w:ascii="Arial" w:hAnsi="Arial" w:cs="Arial"/>
          <w:noProof/>
        </w:rPr>
      </w:pPr>
    </w:p>
    <w:p w14:paraId="49D38258" w14:textId="77777777" w:rsidR="00333461" w:rsidRPr="00E92B84" w:rsidRDefault="00333461" w:rsidP="00333461">
      <w:pPr>
        <w:spacing w:line="360" w:lineRule="auto"/>
        <w:rPr>
          <w:rFonts w:ascii="Arial" w:hAnsi="Arial" w:cs="Arial"/>
          <w:noProof/>
        </w:rPr>
      </w:pPr>
    </w:p>
    <w:p w14:paraId="523C4FDF" w14:textId="77777777" w:rsidR="00333461" w:rsidRPr="00E92B84" w:rsidRDefault="00333461" w:rsidP="00333461">
      <w:pPr>
        <w:spacing w:line="360" w:lineRule="auto"/>
        <w:rPr>
          <w:rFonts w:ascii="Arial" w:hAnsi="Arial" w:cs="Arial"/>
          <w:noProof/>
        </w:rPr>
      </w:pPr>
    </w:p>
    <w:p w14:paraId="6ED0F90C" w14:textId="77777777" w:rsidR="00333461" w:rsidRPr="00E92B84" w:rsidRDefault="00333461" w:rsidP="00333461">
      <w:pPr>
        <w:spacing w:line="360" w:lineRule="auto"/>
        <w:rPr>
          <w:rFonts w:ascii="Arial" w:hAnsi="Arial" w:cs="Arial"/>
          <w:noProof/>
        </w:rPr>
      </w:pPr>
    </w:p>
    <w:p w14:paraId="61EF35CC" w14:textId="77777777" w:rsidR="00333461" w:rsidRPr="00E92B84" w:rsidRDefault="00333461" w:rsidP="00333461">
      <w:pPr>
        <w:spacing w:line="360" w:lineRule="auto"/>
        <w:rPr>
          <w:rFonts w:ascii="Arial" w:hAnsi="Arial" w:cs="Arial"/>
          <w:noProof/>
        </w:rPr>
      </w:pPr>
    </w:p>
    <w:p w14:paraId="30EFB771" w14:textId="77777777" w:rsidR="00333461" w:rsidRPr="00E92B84" w:rsidRDefault="00333461" w:rsidP="00333461">
      <w:pPr>
        <w:spacing w:line="360" w:lineRule="auto"/>
        <w:rPr>
          <w:rFonts w:ascii="Arial" w:hAnsi="Arial" w:cs="Arial"/>
          <w:noProof/>
        </w:rPr>
      </w:pPr>
    </w:p>
    <w:p w14:paraId="775D25D7" w14:textId="77777777" w:rsidR="00333461" w:rsidRPr="00E92B84" w:rsidRDefault="00333461" w:rsidP="00333461">
      <w:pPr>
        <w:spacing w:line="360" w:lineRule="auto"/>
        <w:rPr>
          <w:rFonts w:ascii="Arial" w:hAnsi="Arial" w:cs="Arial"/>
          <w:noProof/>
        </w:rPr>
      </w:pPr>
    </w:p>
    <w:p w14:paraId="4B81A75C" w14:textId="77777777" w:rsidR="00333461" w:rsidRPr="00E92B84" w:rsidRDefault="00333461" w:rsidP="00333461">
      <w:pPr>
        <w:spacing w:line="360" w:lineRule="auto"/>
        <w:rPr>
          <w:rFonts w:ascii="Arial" w:hAnsi="Arial" w:cs="Arial"/>
          <w:noProof/>
        </w:rPr>
      </w:pPr>
    </w:p>
    <w:p w14:paraId="47FE50CF" w14:textId="77777777" w:rsidR="00333461" w:rsidRPr="00E92B84" w:rsidRDefault="00333461" w:rsidP="00333461">
      <w:pPr>
        <w:spacing w:line="360" w:lineRule="auto"/>
        <w:rPr>
          <w:rFonts w:ascii="Arial" w:hAnsi="Arial" w:cs="Arial"/>
          <w:noProof/>
        </w:rPr>
      </w:pPr>
    </w:p>
    <w:p w14:paraId="026EED9E" w14:textId="77777777" w:rsidR="00333461" w:rsidRPr="00E92B84" w:rsidRDefault="00333461" w:rsidP="00333461">
      <w:pPr>
        <w:spacing w:line="360" w:lineRule="auto"/>
        <w:rPr>
          <w:rFonts w:ascii="Arial" w:hAnsi="Arial" w:cs="Arial"/>
          <w:noProof/>
        </w:rPr>
      </w:pPr>
    </w:p>
    <w:p w14:paraId="749E86C2" w14:textId="77777777" w:rsidR="00333461" w:rsidRPr="00E92B84" w:rsidRDefault="00333461" w:rsidP="00333461">
      <w:pPr>
        <w:spacing w:line="360" w:lineRule="auto"/>
        <w:rPr>
          <w:rFonts w:ascii="Arial" w:hAnsi="Arial" w:cs="Arial"/>
          <w:noProof/>
        </w:rPr>
      </w:pPr>
    </w:p>
    <w:p w14:paraId="00A4C1CF" w14:textId="77777777" w:rsidR="00333461" w:rsidRPr="00E92B84" w:rsidRDefault="00333461" w:rsidP="00333461">
      <w:pPr>
        <w:spacing w:line="360" w:lineRule="auto"/>
        <w:rPr>
          <w:rFonts w:ascii="Arial" w:hAnsi="Arial" w:cs="Arial"/>
          <w:noProof/>
        </w:rPr>
      </w:pPr>
    </w:p>
    <w:p w14:paraId="4BABDA05" w14:textId="77777777" w:rsidR="00333461" w:rsidRPr="00E92B84" w:rsidRDefault="00333461" w:rsidP="00333461">
      <w:pPr>
        <w:spacing w:line="360" w:lineRule="auto"/>
        <w:rPr>
          <w:rFonts w:ascii="Arial" w:hAnsi="Arial" w:cs="Arial"/>
          <w:noProof/>
        </w:rPr>
      </w:pPr>
    </w:p>
    <w:p w14:paraId="1AD7D806" w14:textId="77777777" w:rsidR="00333461" w:rsidRPr="00E92B84" w:rsidRDefault="00333461" w:rsidP="00333461">
      <w:pPr>
        <w:spacing w:line="360" w:lineRule="auto"/>
        <w:rPr>
          <w:rFonts w:ascii="Arial" w:hAnsi="Arial" w:cs="Arial"/>
          <w:noProof/>
        </w:rPr>
      </w:pPr>
    </w:p>
    <w:p w14:paraId="658713D4" w14:textId="5E6F86D5" w:rsidR="00333461" w:rsidRDefault="00333461" w:rsidP="00333461">
      <w:pPr>
        <w:spacing w:line="360" w:lineRule="auto"/>
        <w:rPr>
          <w:rFonts w:ascii="Arial" w:hAnsi="Arial" w:cs="Arial"/>
          <w:noProof/>
        </w:rPr>
      </w:pPr>
    </w:p>
    <w:p w14:paraId="77948127" w14:textId="77777777" w:rsidR="00672D14" w:rsidRPr="00E92B84" w:rsidRDefault="00672D14" w:rsidP="00333461">
      <w:pPr>
        <w:spacing w:line="360" w:lineRule="auto"/>
        <w:rPr>
          <w:rFonts w:ascii="Arial" w:hAnsi="Arial" w:cs="Arial"/>
          <w:noProof/>
        </w:rPr>
      </w:pPr>
    </w:p>
    <w:p w14:paraId="0A1087F5" w14:textId="3A976180" w:rsidR="00333461" w:rsidRPr="00333461" w:rsidRDefault="00333461" w:rsidP="00333461">
      <w:pPr>
        <w:spacing w:line="360" w:lineRule="auto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b/>
          <w:bCs/>
          <w:noProof/>
        </w:rPr>
        <w:t>Figure S3</w:t>
      </w:r>
      <w:r w:rsidRPr="00E92B84">
        <w:rPr>
          <w:rFonts w:ascii="Arial" w:hAnsi="Arial" w:cs="Arial"/>
          <w:b/>
          <w:bCs/>
          <w:noProof/>
        </w:rPr>
        <w:t xml:space="preserve">. Salt concentration and type regulate non nearest-neighbor (NNN) cooperative binding of wtSSB to M13-ssDNA </w:t>
      </w:r>
      <w:r w:rsidRPr="00333461">
        <w:rPr>
          <w:rFonts w:ascii="Arial" w:hAnsi="Arial" w:cs="Arial"/>
          <w:noProof/>
          <w:sz w:val="22"/>
          <w:szCs w:val="22"/>
        </w:rPr>
        <w:t>(modified from Fig. 3 of Kozlov et al</w:t>
      </w:r>
      <w:r w:rsidR="00785A36">
        <w:rPr>
          <w:rFonts w:ascii="Arial" w:hAnsi="Arial" w:cs="Arial"/>
          <w:noProof/>
          <w:sz w:val="22"/>
          <w:szCs w:val="22"/>
        </w:rPr>
        <w:fldChar w:fldCharType="begin">
          <w:fldData xml:space="preserve">PEVuZE5vdGU+PENpdGU+PEF1dGhvcj5Lb3psb3Y8L0F1dGhvcj48WWVhcj4yMDE3PC9ZZWFyPjxS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</w:fldData>
        </w:fldChar>
      </w:r>
      <w:r w:rsidR="00785A36">
        <w:rPr>
          <w:rFonts w:ascii="Arial" w:hAnsi="Arial" w:cs="Arial"/>
          <w:noProof/>
          <w:sz w:val="22"/>
          <w:szCs w:val="22"/>
        </w:rPr>
        <w:instrText xml:space="preserve"> ADDIN EN.CITE </w:instrText>
      </w:r>
      <w:r w:rsidR="00785A36">
        <w:rPr>
          <w:rFonts w:ascii="Arial" w:hAnsi="Arial" w:cs="Arial"/>
          <w:noProof/>
          <w:sz w:val="22"/>
          <w:szCs w:val="22"/>
        </w:rPr>
        <w:fldChar w:fldCharType="begin">
          <w:fldData xml:space="preserve">PEVuZE5vdGU+PENpdGU+PEF1dGhvcj5Lb3psb3Y8L0F1dGhvcj48WWVhcj4yMDE3PC9ZZWFyPjxS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</w:fldData>
        </w:fldChar>
      </w:r>
      <w:r w:rsidR="00785A36">
        <w:rPr>
          <w:rFonts w:ascii="Arial" w:hAnsi="Arial" w:cs="Arial"/>
          <w:noProof/>
          <w:sz w:val="22"/>
          <w:szCs w:val="22"/>
        </w:rPr>
        <w:instrText xml:space="preserve"> ADDIN EN.CITE.DATA </w:instrText>
      </w:r>
      <w:r w:rsidR="00785A36">
        <w:rPr>
          <w:rFonts w:ascii="Arial" w:hAnsi="Arial" w:cs="Arial"/>
          <w:noProof/>
          <w:sz w:val="22"/>
          <w:szCs w:val="22"/>
        </w:rPr>
      </w:r>
      <w:r w:rsidR="00785A36">
        <w:rPr>
          <w:rFonts w:ascii="Arial" w:hAnsi="Arial" w:cs="Arial"/>
          <w:noProof/>
          <w:sz w:val="22"/>
          <w:szCs w:val="22"/>
        </w:rPr>
        <w:fldChar w:fldCharType="end"/>
      </w:r>
      <w:r w:rsidR="00785A36">
        <w:rPr>
          <w:rFonts w:ascii="Arial" w:hAnsi="Arial" w:cs="Arial"/>
          <w:noProof/>
          <w:sz w:val="22"/>
          <w:szCs w:val="22"/>
        </w:rPr>
      </w:r>
      <w:r w:rsidR="00785A36">
        <w:rPr>
          <w:rFonts w:ascii="Arial" w:hAnsi="Arial" w:cs="Arial"/>
          <w:noProof/>
          <w:sz w:val="22"/>
          <w:szCs w:val="22"/>
        </w:rPr>
        <w:fldChar w:fldCharType="separate"/>
      </w:r>
      <w:r w:rsidR="00785A36">
        <w:rPr>
          <w:rFonts w:ascii="Arial" w:hAnsi="Arial" w:cs="Arial"/>
          <w:noProof/>
          <w:sz w:val="22"/>
          <w:szCs w:val="22"/>
        </w:rPr>
        <w:t>[1]</w:t>
      </w:r>
      <w:r w:rsidR="00785A36">
        <w:rPr>
          <w:rFonts w:ascii="Arial" w:hAnsi="Arial" w:cs="Arial"/>
          <w:noProof/>
          <w:sz w:val="22"/>
          <w:szCs w:val="22"/>
        </w:rPr>
        <w:fldChar w:fldCharType="end"/>
      </w:r>
      <w:r w:rsidRPr="00333461">
        <w:rPr>
          <w:rFonts w:ascii="Arial" w:hAnsi="Arial" w:cs="Arial"/>
          <w:noProof/>
          <w:sz w:val="22"/>
          <w:szCs w:val="22"/>
        </w:rPr>
        <w:t>).</w:t>
      </w:r>
      <w:r w:rsidRPr="00333461">
        <w:rPr>
          <w:rFonts w:ascii="Arial" w:hAnsi="Arial" w:cs="Arial"/>
          <w:b/>
          <w:bCs/>
          <w:noProof/>
          <w:sz w:val="22"/>
          <w:szCs w:val="22"/>
        </w:rPr>
        <w:t xml:space="preserve"> </w:t>
      </w:r>
      <w:r w:rsidRPr="00333461">
        <w:rPr>
          <w:rFonts w:ascii="Arial" w:hAnsi="Arial" w:cs="Arial"/>
          <w:noProof/>
          <w:sz w:val="22"/>
          <w:szCs w:val="22"/>
        </w:rPr>
        <w:t>Highly cooperative SSB-ssDNA binding persists in high [KGlu], but is diminished in high [KCl]. Representative sedimentation velocity c(s) distributions converted to 20 °C, water conditions for wtSSB-M13ssDNA complexes at protein to DNA ratio: R</w:t>
      </w:r>
      <w:r w:rsidRPr="00333461">
        <w:rPr>
          <w:rFonts w:ascii="Arial" w:hAnsi="Arial" w:cs="Arial"/>
          <w:noProof/>
          <w:sz w:val="22"/>
          <w:szCs w:val="22"/>
          <w:vertAlign w:val="subscript"/>
        </w:rPr>
        <w:t>65</w:t>
      </w:r>
      <w:r w:rsidRPr="00333461">
        <w:rPr>
          <w:rFonts w:ascii="Arial" w:hAnsi="Arial" w:cs="Arial"/>
          <w:noProof/>
          <w:sz w:val="22"/>
          <w:szCs w:val="22"/>
        </w:rPr>
        <w:t xml:space="preserve"> = 0.56 (blue), where R</w:t>
      </w:r>
      <w:r w:rsidRPr="00333461">
        <w:rPr>
          <w:rFonts w:ascii="Arial" w:hAnsi="Arial" w:cs="Arial"/>
          <w:noProof/>
          <w:sz w:val="22"/>
          <w:szCs w:val="22"/>
          <w:vertAlign w:val="subscript"/>
        </w:rPr>
        <w:t>65</w:t>
      </w:r>
      <w:r w:rsidRPr="00333461">
        <w:rPr>
          <w:rFonts w:ascii="Arial" w:hAnsi="Arial" w:cs="Arial"/>
          <w:noProof/>
          <w:sz w:val="22"/>
          <w:szCs w:val="22"/>
        </w:rPr>
        <w:t xml:space="preserve"> = [SSB</w:t>
      </w:r>
      <w:r w:rsidRPr="00333461">
        <w:rPr>
          <w:rFonts w:ascii="Arial" w:hAnsi="Arial" w:cs="Arial"/>
          <w:noProof/>
          <w:sz w:val="22"/>
          <w:szCs w:val="22"/>
          <w:vertAlign w:val="subscript"/>
        </w:rPr>
        <w:t>tetr,tot</w:t>
      </w:r>
      <w:r w:rsidRPr="00333461">
        <w:rPr>
          <w:rFonts w:ascii="Arial" w:hAnsi="Arial" w:cs="Arial"/>
          <w:noProof/>
          <w:sz w:val="22"/>
          <w:szCs w:val="22"/>
        </w:rPr>
        <w:t>] × 65/[M13ssDNA</w:t>
      </w:r>
      <w:r w:rsidRPr="00333461">
        <w:rPr>
          <w:rFonts w:ascii="Arial" w:hAnsi="Arial" w:cs="Arial"/>
          <w:noProof/>
          <w:sz w:val="22"/>
          <w:szCs w:val="22"/>
          <w:vertAlign w:val="subscript"/>
        </w:rPr>
        <w:t>nts,tot</w:t>
      </w:r>
      <w:r w:rsidRPr="00333461">
        <w:rPr>
          <w:rFonts w:ascii="Arial" w:hAnsi="Arial" w:cs="Arial"/>
          <w:noProof/>
          <w:sz w:val="22"/>
          <w:szCs w:val="22"/>
        </w:rPr>
        <w:t xml:space="preserve">]. M13ssDNA alone (25 </w:t>
      </w:r>
      <w:r w:rsidRPr="00333461">
        <w:rPr>
          <w:rFonts w:ascii="Arial" w:hAnsi="Arial" w:cs="Arial"/>
          <w:noProof/>
          <w:sz w:val="22"/>
          <w:szCs w:val="22"/>
          <w:lang w:val="el-GR"/>
        </w:rPr>
        <w:t>μ</w:t>
      </w:r>
      <w:r w:rsidRPr="00333461">
        <w:rPr>
          <w:rFonts w:ascii="Arial" w:hAnsi="Arial" w:cs="Arial"/>
          <w:noProof/>
          <w:sz w:val="22"/>
          <w:szCs w:val="22"/>
        </w:rPr>
        <w:t>M nts) is shown in green. (</w:t>
      </w:r>
      <w:r w:rsidR="00822A8D">
        <w:rPr>
          <w:rFonts w:ascii="Arial" w:hAnsi="Arial" w:cs="Arial"/>
          <w:noProof/>
          <w:sz w:val="22"/>
          <w:szCs w:val="22"/>
        </w:rPr>
        <w:t>A</w:t>
      </w:r>
      <w:r w:rsidRPr="00333461">
        <w:rPr>
          <w:rFonts w:ascii="Arial" w:hAnsi="Arial" w:cs="Arial"/>
          <w:noProof/>
          <w:sz w:val="22"/>
          <w:szCs w:val="22"/>
        </w:rPr>
        <w:t>) – 10 mM KCl, (</w:t>
      </w:r>
      <w:r w:rsidR="00822A8D">
        <w:rPr>
          <w:rFonts w:ascii="Arial" w:hAnsi="Arial" w:cs="Arial"/>
          <w:noProof/>
          <w:sz w:val="22"/>
          <w:szCs w:val="22"/>
        </w:rPr>
        <w:t>B</w:t>
      </w:r>
      <w:r w:rsidRPr="00333461">
        <w:rPr>
          <w:rFonts w:ascii="Arial" w:hAnsi="Arial" w:cs="Arial"/>
          <w:noProof/>
          <w:sz w:val="22"/>
          <w:szCs w:val="22"/>
        </w:rPr>
        <w:t>) – 10 mM KGlu, (</w:t>
      </w:r>
      <w:r w:rsidR="00822A8D">
        <w:rPr>
          <w:rFonts w:ascii="Arial" w:hAnsi="Arial" w:cs="Arial"/>
          <w:noProof/>
          <w:sz w:val="22"/>
          <w:szCs w:val="22"/>
        </w:rPr>
        <w:t>C</w:t>
      </w:r>
      <w:r w:rsidRPr="00333461">
        <w:rPr>
          <w:rFonts w:ascii="Arial" w:hAnsi="Arial" w:cs="Arial"/>
          <w:noProof/>
          <w:sz w:val="22"/>
          <w:szCs w:val="22"/>
        </w:rPr>
        <w:t>) – 0.20 M KCl, (</w:t>
      </w:r>
      <w:r w:rsidR="00822A8D">
        <w:rPr>
          <w:rFonts w:ascii="Arial" w:hAnsi="Arial" w:cs="Arial"/>
          <w:noProof/>
          <w:sz w:val="22"/>
          <w:szCs w:val="22"/>
        </w:rPr>
        <w:t>D</w:t>
      </w:r>
      <w:r w:rsidRPr="00333461">
        <w:rPr>
          <w:rFonts w:ascii="Arial" w:hAnsi="Arial" w:cs="Arial"/>
          <w:noProof/>
          <w:sz w:val="22"/>
          <w:szCs w:val="22"/>
        </w:rPr>
        <w:t>) – 0.20 M KGlu, (</w:t>
      </w:r>
      <w:r w:rsidR="00822A8D">
        <w:rPr>
          <w:rFonts w:ascii="Arial" w:hAnsi="Arial" w:cs="Arial"/>
          <w:noProof/>
          <w:sz w:val="22"/>
          <w:szCs w:val="22"/>
        </w:rPr>
        <w:t>E</w:t>
      </w:r>
      <w:r w:rsidRPr="00333461">
        <w:rPr>
          <w:rFonts w:ascii="Arial" w:hAnsi="Arial" w:cs="Arial"/>
          <w:noProof/>
          <w:sz w:val="22"/>
          <w:szCs w:val="22"/>
        </w:rPr>
        <w:t>) – 0.50 M KCl and (</w:t>
      </w:r>
      <w:r w:rsidR="00822A8D">
        <w:rPr>
          <w:rFonts w:ascii="Arial" w:hAnsi="Arial" w:cs="Arial"/>
          <w:noProof/>
          <w:sz w:val="22"/>
          <w:szCs w:val="22"/>
        </w:rPr>
        <w:t>F</w:t>
      </w:r>
      <w:r w:rsidRPr="00333461">
        <w:rPr>
          <w:rFonts w:ascii="Arial" w:hAnsi="Arial" w:cs="Arial"/>
          <w:noProof/>
          <w:sz w:val="22"/>
          <w:szCs w:val="22"/>
        </w:rPr>
        <w:t>) – 0.50 M KGlu.</w:t>
      </w:r>
    </w:p>
    <w:p w14:paraId="381FB594" w14:textId="77777777" w:rsidR="00333461" w:rsidRDefault="00333461" w:rsidP="00333461">
      <w:pPr>
        <w:spacing w:line="360" w:lineRule="auto"/>
        <w:rPr>
          <w:rFonts w:ascii="Arial" w:hAnsi="Arial" w:cs="Arial"/>
          <w:noProof/>
        </w:rPr>
      </w:pPr>
    </w:p>
    <w:p w14:paraId="3385B69F" w14:textId="77777777" w:rsidR="00333461" w:rsidRDefault="00333461" w:rsidP="00333461">
      <w:pPr>
        <w:spacing w:line="360" w:lineRule="auto"/>
        <w:rPr>
          <w:rFonts w:ascii="Arial" w:hAnsi="Arial" w:cs="Arial"/>
          <w:noProof/>
        </w:rPr>
      </w:pPr>
    </w:p>
    <w:p w14:paraId="2BBBD305" w14:textId="77777777" w:rsidR="00333461" w:rsidRDefault="00333461" w:rsidP="00333461">
      <w:pPr>
        <w:spacing w:line="360" w:lineRule="auto"/>
        <w:rPr>
          <w:rFonts w:ascii="Arial" w:hAnsi="Arial" w:cs="Arial"/>
          <w:noProof/>
        </w:rPr>
      </w:pPr>
    </w:p>
    <w:p w14:paraId="5F9B37D0" w14:textId="77777777" w:rsidR="00333461" w:rsidRPr="00E92B84" w:rsidRDefault="00333461" w:rsidP="00333461">
      <w:pPr>
        <w:spacing w:line="360" w:lineRule="auto"/>
        <w:rPr>
          <w:rFonts w:ascii="Arial" w:hAnsi="Arial" w:cs="Arial"/>
          <w:noProof/>
        </w:rPr>
      </w:pPr>
    </w:p>
    <w:p w14:paraId="60B90DF6" w14:textId="77777777" w:rsidR="00333461" w:rsidRPr="00E92B84" w:rsidRDefault="00333461" w:rsidP="00333461">
      <w:pPr>
        <w:spacing w:line="360" w:lineRule="auto"/>
        <w:rPr>
          <w:rFonts w:ascii="Arial" w:hAnsi="Arial" w:cs="Arial"/>
          <w:noProof/>
        </w:rPr>
      </w:pPr>
      <w:r w:rsidRPr="00E92B84">
        <w:rPr>
          <w:rFonts w:ascii="Arial" w:hAnsi="Arial" w:cs="Arial"/>
          <w:noProof/>
        </w:rPr>
        <w:drawing>
          <wp:inline distT="0" distB="0" distL="0" distR="0" wp14:anchorId="395C2832" wp14:editId="1F7ED5AA">
            <wp:extent cx="5943600" cy="1769110"/>
            <wp:effectExtent l="0" t="0" r="0" b="2540"/>
            <wp:docPr id="7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/>
                    <pic:cNvPicPr>
                      <a:picLocks noChangeAspect="1"/>
                    </pic:cNvPicPr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769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5989AF" w14:textId="77777777" w:rsidR="00333461" w:rsidRPr="00E92B84" w:rsidRDefault="00333461" w:rsidP="00333461">
      <w:pPr>
        <w:spacing w:line="360" w:lineRule="auto"/>
        <w:rPr>
          <w:rFonts w:ascii="Arial" w:hAnsi="Arial" w:cs="Arial"/>
          <w:noProof/>
        </w:rPr>
      </w:pPr>
    </w:p>
    <w:p w14:paraId="2403C6F5" w14:textId="77777777" w:rsidR="00333461" w:rsidRPr="00E92B84" w:rsidRDefault="00333461" w:rsidP="00333461">
      <w:pPr>
        <w:spacing w:line="360" w:lineRule="auto"/>
        <w:rPr>
          <w:rFonts w:ascii="Arial" w:hAnsi="Arial" w:cs="Arial"/>
          <w:noProof/>
        </w:rPr>
      </w:pPr>
      <w:r>
        <w:rPr>
          <w:rFonts w:ascii="Arial" w:hAnsi="Arial" w:cs="Arial"/>
          <w:b/>
          <w:bCs/>
          <w:noProof/>
        </w:rPr>
        <w:t>Figure S4</w:t>
      </w:r>
      <w:r w:rsidRPr="00E92B84">
        <w:rPr>
          <w:rFonts w:ascii="Arial" w:hAnsi="Arial" w:cs="Arial"/>
          <w:b/>
          <w:bCs/>
          <w:noProof/>
        </w:rPr>
        <w:t xml:space="preserve">. Change in salt concentration and type have little or no effect on the length of unbound ssDNA. </w:t>
      </w:r>
    </w:p>
    <w:p w14:paraId="3FF46A50" w14:textId="77777777" w:rsidR="00333461" w:rsidRPr="00333461" w:rsidRDefault="00333461" w:rsidP="00333461">
      <w:pPr>
        <w:spacing w:line="360" w:lineRule="auto"/>
        <w:jc w:val="both"/>
        <w:rPr>
          <w:rFonts w:ascii="Arial" w:hAnsi="Arial" w:cs="Arial"/>
          <w:noProof/>
          <w:sz w:val="22"/>
          <w:szCs w:val="22"/>
        </w:rPr>
      </w:pPr>
      <w:r w:rsidRPr="00333461">
        <w:rPr>
          <w:rFonts w:ascii="Arial" w:hAnsi="Arial" w:cs="Arial"/>
          <w:noProof/>
          <w:sz w:val="22"/>
          <w:szCs w:val="22"/>
        </w:rPr>
        <w:t>(</w:t>
      </w:r>
      <w:r w:rsidRPr="00333461">
        <w:rPr>
          <w:rFonts w:ascii="Arial" w:hAnsi="Arial" w:cs="Arial"/>
          <w:b/>
          <w:bCs/>
          <w:noProof/>
          <w:sz w:val="22"/>
          <w:szCs w:val="22"/>
        </w:rPr>
        <w:t>A</w:t>
      </w:r>
      <w:r w:rsidRPr="00333461">
        <w:rPr>
          <w:rFonts w:ascii="Arial" w:hAnsi="Arial" w:cs="Arial"/>
          <w:noProof/>
          <w:sz w:val="22"/>
          <w:szCs w:val="22"/>
        </w:rPr>
        <w:t>) Representative kymograph (top) and single-particle tracking (bottom) showing the effects of salt on ssDNA end (green). Dashed orange lines denote when the buffer was switched. (</w:t>
      </w:r>
      <w:r w:rsidRPr="00333461">
        <w:rPr>
          <w:rFonts w:ascii="Arial" w:hAnsi="Arial" w:cs="Arial"/>
          <w:b/>
          <w:bCs/>
          <w:noProof/>
          <w:sz w:val="22"/>
          <w:szCs w:val="22"/>
        </w:rPr>
        <w:t>B</w:t>
      </w:r>
      <w:r w:rsidRPr="00333461">
        <w:rPr>
          <w:rFonts w:ascii="Arial" w:hAnsi="Arial" w:cs="Arial"/>
          <w:noProof/>
          <w:sz w:val="22"/>
          <w:szCs w:val="22"/>
        </w:rPr>
        <w:t>)  Correlation between ssDNA lengths at 0 and 300 mM KCl (black), and at 0 and 300 mM KGlu (red). The solid lines are a linear fit to the data (N = 11 molecules). The dashed line represents a slope of 1. (</w:t>
      </w:r>
      <w:r w:rsidRPr="00333461">
        <w:rPr>
          <w:rFonts w:ascii="Arial" w:hAnsi="Arial" w:cs="Arial"/>
          <w:b/>
          <w:bCs/>
          <w:noProof/>
          <w:sz w:val="22"/>
          <w:szCs w:val="22"/>
        </w:rPr>
        <w:t>C</w:t>
      </w:r>
      <w:r w:rsidRPr="00333461">
        <w:rPr>
          <w:rFonts w:ascii="Arial" w:hAnsi="Arial" w:cs="Arial"/>
          <w:noProof/>
          <w:sz w:val="22"/>
          <w:szCs w:val="22"/>
        </w:rPr>
        <w:t>) Correlation between ssDNA lengths at 300 mM KCl and 300 mM KGlu (orange).</w:t>
      </w:r>
    </w:p>
    <w:p w14:paraId="1E9F5994" w14:textId="77777777" w:rsidR="00333461" w:rsidRPr="00333461" w:rsidRDefault="00333461" w:rsidP="00333461">
      <w:pPr>
        <w:spacing w:line="360" w:lineRule="auto"/>
        <w:jc w:val="both"/>
        <w:rPr>
          <w:rFonts w:ascii="Arial" w:hAnsi="Arial" w:cs="Arial"/>
          <w:noProof/>
          <w:sz w:val="22"/>
          <w:szCs w:val="22"/>
        </w:rPr>
      </w:pPr>
    </w:p>
    <w:p w14:paraId="623C466D" w14:textId="77777777" w:rsidR="00333461" w:rsidRDefault="00333461" w:rsidP="00333461">
      <w:pPr>
        <w:spacing w:line="360" w:lineRule="auto"/>
        <w:rPr>
          <w:rFonts w:ascii="Arial" w:hAnsi="Arial" w:cs="Arial"/>
          <w:noProof/>
        </w:rPr>
      </w:pPr>
    </w:p>
    <w:p w14:paraId="3D669E43" w14:textId="77777777" w:rsidR="00333461" w:rsidRDefault="00333461" w:rsidP="00333461">
      <w:pPr>
        <w:spacing w:line="360" w:lineRule="auto"/>
        <w:rPr>
          <w:rFonts w:ascii="Arial" w:hAnsi="Arial" w:cs="Arial"/>
          <w:noProof/>
        </w:rPr>
      </w:pPr>
    </w:p>
    <w:p w14:paraId="24D241F0" w14:textId="77777777" w:rsidR="00333461" w:rsidRDefault="00333461" w:rsidP="00333461">
      <w:pPr>
        <w:spacing w:line="360" w:lineRule="auto"/>
        <w:rPr>
          <w:rFonts w:ascii="Arial" w:hAnsi="Arial" w:cs="Arial"/>
          <w:noProof/>
        </w:rPr>
      </w:pPr>
    </w:p>
    <w:p w14:paraId="3138669C" w14:textId="77777777" w:rsidR="00333461" w:rsidRDefault="00333461" w:rsidP="00333461">
      <w:pPr>
        <w:spacing w:line="360" w:lineRule="auto"/>
        <w:rPr>
          <w:rFonts w:ascii="Arial" w:hAnsi="Arial" w:cs="Arial"/>
          <w:noProof/>
        </w:rPr>
      </w:pPr>
    </w:p>
    <w:p w14:paraId="5BC54104" w14:textId="77777777" w:rsidR="00333461" w:rsidRDefault="00333461" w:rsidP="00333461">
      <w:pPr>
        <w:spacing w:line="360" w:lineRule="auto"/>
        <w:jc w:val="both"/>
        <w:rPr>
          <w:rFonts w:ascii="Arial" w:hAnsi="Arial" w:cs="Arial"/>
          <w:noProof/>
        </w:rPr>
      </w:pPr>
    </w:p>
    <w:p w14:paraId="5329FB94" w14:textId="77777777" w:rsidR="00333461" w:rsidRDefault="00333461" w:rsidP="00333461">
      <w:pPr>
        <w:spacing w:line="360" w:lineRule="auto"/>
        <w:jc w:val="both"/>
        <w:rPr>
          <w:rFonts w:ascii="Arial" w:hAnsi="Arial" w:cs="Arial"/>
          <w:noProof/>
        </w:rPr>
      </w:pPr>
    </w:p>
    <w:p w14:paraId="0CA5363C" w14:textId="77777777" w:rsidR="00333461" w:rsidRPr="00220622" w:rsidRDefault="00333461" w:rsidP="00333461">
      <w:pPr>
        <w:spacing w:line="360" w:lineRule="auto"/>
        <w:jc w:val="both"/>
        <w:rPr>
          <w:rFonts w:ascii="Arial" w:hAnsi="Arial" w:cs="Arial"/>
          <w:noProof/>
        </w:rPr>
      </w:pPr>
    </w:p>
    <w:p w14:paraId="391E4AA1" w14:textId="77777777" w:rsidR="00333461" w:rsidRDefault="00333461" w:rsidP="00333461">
      <w:pPr>
        <w:spacing w:line="360" w:lineRule="auto"/>
        <w:jc w:val="both"/>
        <w:rPr>
          <w:rFonts w:ascii="Arial" w:hAnsi="Arial" w:cs="Arial"/>
          <w:noProof/>
        </w:rPr>
      </w:pPr>
      <w:r>
        <w:rPr>
          <w:noProof/>
        </w:rPr>
        <w:drawing>
          <wp:inline distT="0" distB="0" distL="0" distR="0" wp14:anchorId="0166C214" wp14:editId="5E303C06">
            <wp:extent cx="5805771" cy="3422915"/>
            <wp:effectExtent l="0" t="0" r="5080" b="635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17509" cy="342983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A21CA1E" w14:textId="77777777" w:rsidR="00333461" w:rsidRPr="00220622" w:rsidRDefault="00333461" w:rsidP="00333461">
      <w:pPr>
        <w:spacing w:line="360" w:lineRule="auto"/>
        <w:jc w:val="both"/>
        <w:rPr>
          <w:rFonts w:ascii="Arial" w:hAnsi="Arial" w:cs="Arial"/>
          <w:noProof/>
        </w:rPr>
      </w:pPr>
    </w:p>
    <w:p w14:paraId="5D53D39D" w14:textId="77777777" w:rsidR="00333461" w:rsidRPr="00C23EFC" w:rsidRDefault="00333461" w:rsidP="00333461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 w:rsidRPr="00220622">
        <w:rPr>
          <w:rFonts w:ascii="Arial" w:hAnsi="Arial" w:cs="Arial"/>
          <w:b/>
        </w:rPr>
        <w:t>Figure S</w:t>
      </w:r>
      <w:r>
        <w:rPr>
          <w:rFonts w:ascii="Arial" w:hAnsi="Arial" w:cs="Arial"/>
          <w:b/>
        </w:rPr>
        <w:t>5</w:t>
      </w:r>
      <w:r w:rsidRPr="00220622">
        <w:rPr>
          <w:rFonts w:ascii="Arial" w:hAnsi="Arial" w:cs="Arial"/>
        </w:rPr>
        <w:t xml:space="preserve">.  </w:t>
      </w:r>
      <w:r w:rsidRPr="00C23EFC">
        <w:rPr>
          <w:rFonts w:ascii="Arial" w:hAnsi="Arial" w:cs="Arial"/>
          <w:sz w:val="22"/>
          <w:szCs w:val="22"/>
        </w:rPr>
        <w:t>Determinations of μ</w:t>
      </w:r>
      <w:r w:rsidRPr="00C23EFC">
        <w:rPr>
          <w:rFonts w:ascii="Arial" w:hAnsi="Arial" w:cs="Arial"/>
          <w:sz w:val="22"/>
          <w:szCs w:val="22"/>
          <w:vertAlign w:val="subscript"/>
        </w:rPr>
        <w:t>23</w:t>
      </w:r>
      <w:r w:rsidRPr="00C23EFC">
        <w:rPr>
          <w:rFonts w:ascii="Arial" w:hAnsi="Arial" w:cs="Arial"/>
          <w:sz w:val="22"/>
          <w:szCs w:val="22"/>
        </w:rPr>
        <w:t xml:space="preserve"> for Interactions of </w:t>
      </w:r>
      <w:proofErr w:type="spellStart"/>
      <w:r w:rsidRPr="00C23EFC">
        <w:rPr>
          <w:rFonts w:ascii="Arial" w:hAnsi="Arial" w:cs="Arial"/>
          <w:sz w:val="22"/>
          <w:szCs w:val="22"/>
        </w:rPr>
        <w:t>KCl</w:t>
      </w:r>
      <w:proofErr w:type="spellEnd"/>
      <w:r w:rsidRPr="00C23EFC">
        <w:rPr>
          <w:rFonts w:ascii="Arial" w:hAnsi="Arial" w:cs="Arial"/>
          <w:sz w:val="22"/>
          <w:szCs w:val="22"/>
        </w:rPr>
        <w:t xml:space="preserve"> with Protein Model Compounds by Osmometry and Solubility Assays.  In Panels A – C, osmolality differences </w:t>
      </w:r>
      <w:proofErr w:type="spellStart"/>
      <w:r w:rsidRPr="00C23EFC">
        <w:rPr>
          <w:rFonts w:ascii="Arial" w:hAnsi="Arial" w:cs="Arial"/>
          <w:sz w:val="22"/>
          <w:szCs w:val="22"/>
        </w:rPr>
        <w:t>ΔOsm</w:t>
      </w:r>
      <w:proofErr w:type="spellEnd"/>
      <w:r w:rsidRPr="00C23EFC">
        <w:rPr>
          <w:rFonts w:ascii="Arial" w:hAnsi="Arial" w:cs="Arial"/>
          <w:sz w:val="22"/>
          <w:szCs w:val="22"/>
        </w:rPr>
        <w:t xml:space="preserve"> (defined in Eq. 1) at 23 </w:t>
      </w:r>
      <w:proofErr w:type="spellStart"/>
      <w:r w:rsidRPr="00C23EFC">
        <w:rPr>
          <w:rFonts w:ascii="Arial" w:hAnsi="Arial" w:cs="Arial"/>
          <w:sz w:val="22"/>
          <w:szCs w:val="22"/>
          <w:vertAlign w:val="superscript"/>
        </w:rPr>
        <w:t>o</w:t>
      </w:r>
      <w:r w:rsidRPr="00C23EFC">
        <w:rPr>
          <w:rFonts w:ascii="Arial" w:hAnsi="Arial" w:cs="Arial"/>
          <w:sz w:val="22"/>
          <w:szCs w:val="22"/>
        </w:rPr>
        <w:t>C</w:t>
      </w:r>
      <w:proofErr w:type="spellEnd"/>
      <w:r w:rsidRPr="00C23EFC">
        <w:rPr>
          <w:rFonts w:ascii="Arial" w:hAnsi="Arial" w:cs="Arial"/>
          <w:sz w:val="22"/>
          <w:szCs w:val="22"/>
        </w:rPr>
        <w:t xml:space="preserve"> are plotted as a function of the product of </w:t>
      </w:r>
      <w:proofErr w:type="spellStart"/>
      <w:r w:rsidRPr="00C23EFC">
        <w:rPr>
          <w:rFonts w:ascii="Arial" w:hAnsi="Arial" w:cs="Arial"/>
          <w:sz w:val="22"/>
          <w:szCs w:val="22"/>
        </w:rPr>
        <w:t>molalities</w:t>
      </w:r>
      <w:proofErr w:type="spellEnd"/>
      <w:r w:rsidRPr="00C23EFC">
        <w:rPr>
          <w:rFonts w:ascii="Arial" w:hAnsi="Arial" w:cs="Arial"/>
          <w:sz w:val="22"/>
          <w:szCs w:val="22"/>
        </w:rPr>
        <w:t xml:space="preserve"> of </w:t>
      </w:r>
      <w:proofErr w:type="spellStart"/>
      <w:r w:rsidRPr="00C23EFC">
        <w:rPr>
          <w:rFonts w:ascii="Arial" w:hAnsi="Arial" w:cs="Arial"/>
          <w:sz w:val="22"/>
          <w:szCs w:val="22"/>
        </w:rPr>
        <w:t>KCl</w:t>
      </w:r>
      <w:proofErr w:type="spellEnd"/>
      <w:r w:rsidRPr="00C23EFC">
        <w:rPr>
          <w:rFonts w:ascii="Arial" w:hAnsi="Arial" w:cs="Arial"/>
          <w:sz w:val="22"/>
          <w:szCs w:val="22"/>
        </w:rPr>
        <w:t xml:space="preserve"> (m</w:t>
      </w:r>
      <w:r w:rsidRPr="00C23EFC">
        <w:rPr>
          <w:rFonts w:ascii="Arial" w:hAnsi="Arial" w:cs="Arial"/>
          <w:sz w:val="22"/>
          <w:szCs w:val="22"/>
          <w:vertAlign w:val="subscript"/>
        </w:rPr>
        <w:t>3</w:t>
      </w:r>
      <w:r w:rsidRPr="00C23EFC">
        <w:rPr>
          <w:rFonts w:ascii="Arial" w:hAnsi="Arial" w:cs="Arial"/>
          <w:sz w:val="22"/>
          <w:szCs w:val="22"/>
        </w:rPr>
        <w:t>) and the model compound (m</w:t>
      </w:r>
      <w:r w:rsidRPr="00C23EFC">
        <w:rPr>
          <w:rFonts w:ascii="Arial" w:hAnsi="Arial" w:cs="Arial"/>
          <w:sz w:val="22"/>
          <w:szCs w:val="22"/>
          <w:vertAlign w:val="subscript"/>
        </w:rPr>
        <w:t>2</w:t>
      </w:r>
      <w:r w:rsidRPr="00C23EFC">
        <w:rPr>
          <w:rFonts w:ascii="Arial" w:hAnsi="Arial" w:cs="Arial"/>
          <w:sz w:val="22"/>
          <w:szCs w:val="22"/>
        </w:rPr>
        <w:t>) according to Eq. 2 and μ</w:t>
      </w:r>
      <w:r w:rsidRPr="00C23EFC">
        <w:rPr>
          <w:rFonts w:ascii="Arial" w:hAnsi="Arial" w:cs="Arial"/>
          <w:sz w:val="22"/>
          <w:szCs w:val="22"/>
          <w:vertAlign w:val="subscript"/>
        </w:rPr>
        <w:t>23</w:t>
      </w:r>
      <w:r w:rsidRPr="00C23EFC">
        <w:rPr>
          <w:rFonts w:ascii="Arial" w:hAnsi="Arial" w:cs="Arial"/>
          <w:sz w:val="22"/>
          <w:szCs w:val="22"/>
        </w:rPr>
        <w:t xml:space="preserve"> is obtained from the slope.  In Panel D, the logarithm of the normalized solubility of naphthalene (m</w:t>
      </w:r>
      <w:r w:rsidRPr="00C23EFC">
        <w:rPr>
          <w:rFonts w:ascii="Arial" w:hAnsi="Arial" w:cs="Arial"/>
          <w:sz w:val="22"/>
          <w:szCs w:val="22"/>
          <w:vertAlign w:val="subscript"/>
        </w:rPr>
        <w:t>2</w:t>
      </w:r>
      <w:r w:rsidRPr="00C23EFC">
        <w:rPr>
          <w:rFonts w:ascii="Arial" w:hAnsi="Arial" w:cs="Arial"/>
          <w:sz w:val="22"/>
          <w:szCs w:val="22"/>
          <w:vertAlign w:val="superscript"/>
        </w:rPr>
        <w:t>SS</w:t>
      </w:r>
      <w:r w:rsidRPr="00C23EFC">
        <w:rPr>
          <w:rFonts w:ascii="Arial" w:hAnsi="Arial" w:cs="Arial"/>
          <w:sz w:val="22"/>
          <w:szCs w:val="22"/>
        </w:rPr>
        <w:t>/m</w:t>
      </w:r>
      <w:r w:rsidRPr="00C23EFC">
        <w:rPr>
          <w:rFonts w:ascii="Arial" w:hAnsi="Arial" w:cs="Arial"/>
          <w:sz w:val="22"/>
          <w:szCs w:val="22"/>
          <w:vertAlign w:val="subscript"/>
        </w:rPr>
        <w:t>2</w:t>
      </w:r>
      <w:r w:rsidRPr="00C23EFC">
        <w:rPr>
          <w:rFonts w:ascii="Arial" w:hAnsi="Arial" w:cs="Arial"/>
          <w:sz w:val="22"/>
          <w:szCs w:val="22"/>
          <w:vertAlign w:val="superscript"/>
        </w:rPr>
        <w:t>SS,0</w:t>
      </w:r>
      <w:r w:rsidRPr="00C23EFC">
        <w:rPr>
          <w:rFonts w:ascii="Arial" w:hAnsi="Arial" w:cs="Arial"/>
          <w:sz w:val="22"/>
          <w:szCs w:val="22"/>
        </w:rPr>
        <w:t xml:space="preserve">) at 25 </w:t>
      </w:r>
      <w:proofErr w:type="spellStart"/>
      <w:r w:rsidRPr="00C23EFC">
        <w:rPr>
          <w:rFonts w:ascii="Arial" w:hAnsi="Arial" w:cs="Arial"/>
          <w:sz w:val="22"/>
          <w:szCs w:val="22"/>
          <w:vertAlign w:val="superscript"/>
        </w:rPr>
        <w:t>o</w:t>
      </w:r>
      <w:r w:rsidRPr="00C23EFC">
        <w:rPr>
          <w:rFonts w:ascii="Arial" w:hAnsi="Arial" w:cs="Arial"/>
          <w:sz w:val="22"/>
          <w:szCs w:val="22"/>
        </w:rPr>
        <w:t>C</w:t>
      </w:r>
      <w:proofErr w:type="spellEnd"/>
      <w:r w:rsidRPr="00C23EFC">
        <w:rPr>
          <w:rFonts w:ascii="Arial" w:hAnsi="Arial" w:cs="Arial"/>
          <w:sz w:val="22"/>
          <w:szCs w:val="22"/>
        </w:rPr>
        <w:t xml:space="preserve"> is plotted vs the </w:t>
      </w:r>
      <w:proofErr w:type="spellStart"/>
      <w:r w:rsidRPr="00C23EFC">
        <w:rPr>
          <w:rFonts w:ascii="Arial" w:hAnsi="Arial" w:cs="Arial"/>
          <w:sz w:val="22"/>
          <w:szCs w:val="22"/>
        </w:rPr>
        <w:t>molal</w:t>
      </w:r>
      <w:proofErr w:type="spellEnd"/>
      <w:r w:rsidRPr="00C23EFC">
        <w:rPr>
          <w:rFonts w:ascii="Arial" w:hAnsi="Arial" w:cs="Arial"/>
          <w:sz w:val="22"/>
          <w:szCs w:val="22"/>
        </w:rPr>
        <w:t xml:space="preserve"> concentration of </w:t>
      </w:r>
      <w:proofErr w:type="spellStart"/>
      <w:r w:rsidRPr="00C23EFC">
        <w:rPr>
          <w:rFonts w:ascii="Arial" w:hAnsi="Arial" w:cs="Arial"/>
          <w:sz w:val="22"/>
          <w:szCs w:val="22"/>
        </w:rPr>
        <w:t>KCl</w:t>
      </w:r>
      <w:proofErr w:type="spellEnd"/>
      <w:r w:rsidRPr="00C23EFC">
        <w:rPr>
          <w:rFonts w:ascii="Arial" w:hAnsi="Arial" w:cs="Arial"/>
          <w:sz w:val="22"/>
          <w:szCs w:val="22"/>
        </w:rPr>
        <w:t xml:space="preserve"> (m</w:t>
      </w:r>
      <w:r w:rsidRPr="00C23EFC">
        <w:rPr>
          <w:rFonts w:ascii="Arial" w:hAnsi="Arial" w:cs="Arial"/>
          <w:sz w:val="22"/>
          <w:szCs w:val="22"/>
          <w:vertAlign w:val="subscript"/>
        </w:rPr>
        <w:t>3</w:t>
      </w:r>
      <w:r w:rsidRPr="00C23EFC">
        <w:rPr>
          <w:rFonts w:ascii="Arial" w:hAnsi="Arial" w:cs="Arial"/>
          <w:sz w:val="22"/>
          <w:szCs w:val="22"/>
        </w:rPr>
        <w:t>) according to Eq 3 and μ</w:t>
      </w:r>
      <w:r w:rsidRPr="00C23EFC">
        <w:rPr>
          <w:rFonts w:ascii="Arial" w:hAnsi="Arial" w:cs="Arial"/>
          <w:sz w:val="22"/>
          <w:szCs w:val="22"/>
          <w:vertAlign w:val="subscript"/>
        </w:rPr>
        <w:t>23</w:t>
      </w:r>
      <w:r w:rsidRPr="00C23EFC">
        <w:rPr>
          <w:rFonts w:ascii="Arial" w:hAnsi="Arial" w:cs="Arial"/>
          <w:sz w:val="22"/>
          <w:szCs w:val="22"/>
        </w:rPr>
        <w:t xml:space="preserve"> is obtained from the slope. </w:t>
      </w:r>
    </w:p>
    <w:p w14:paraId="73EA0B65" w14:textId="77777777" w:rsidR="00333461" w:rsidRPr="00C23EFC" w:rsidRDefault="00333461" w:rsidP="00333461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74C407F7" w14:textId="77777777" w:rsidR="00333461" w:rsidRDefault="00333461" w:rsidP="00333461">
      <w:pPr>
        <w:spacing w:line="360" w:lineRule="auto"/>
        <w:jc w:val="both"/>
        <w:rPr>
          <w:rFonts w:ascii="Arial" w:hAnsi="Arial" w:cs="Arial"/>
        </w:rPr>
      </w:pPr>
    </w:p>
    <w:p w14:paraId="1F728CB0" w14:textId="77777777" w:rsidR="00333461" w:rsidRDefault="00333461" w:rsidP="00333461">
      <w:pPr>
        <w:spacing w:line="360" w:lineRule="auto"/>
        <w:jc w:val="both"/>
        <w:rPr>
          <w:rFonts w:ascii="Arial" w:hAnsi="Arial" w:cs="Arial"/>
        </w:rPr>
      </w:pPr>
    </w:p>
    <w:p w14:paraId="088BFC74" w14:textId="77777777" w:rsidR="00333461" w:rsidRDefault="00333461" w:rsidP="00333461">
      <w:pPr>
        <w:spacing w:line="360" w:lineRule="auto"/>
        <w:jc w:val="both"/>
        <w:rPr>
          <w:rFonts w:ascii="Arial" w:hAnsi="Arial" w:cs="Arial"/>
        </w:rPr>
      </w:pPr>
    </w:p>
    <w:p w14:paraId="1326E213" w14:textId="77777777" w:rsidR="00333461" w:rsidRDefault="00333461" w:rsidP="00333461">
      <w:pPr>
        <w:spacing w:line="360" w:lineRule="auto"/>
        <w:jc w:val="both"/>
        <w:rPr>
          <w:rFonts w:ascii="Arial" w:hAnsi="Arial" w:cs="Arial"/>
        </w:rPr>
      </w:pPr>
    </w:p>
    <w:p w14:paraId="55BBB3B7" w14:textId="77777777" w:rsidR="00333461" w:rsidRDefault="00333461" w:rsidP="00333461">
      <w:pPr>
        <w:spacing w:line="360" w:lineRule="auto"/>
        <w:jc w:val="both"/>
        <w:rPr>
          <w:rFonts w:ascii="Arial" w:hAnsi="Arial" w:cs="Arial"/>
        </w:rPr>
      </w:pPr>
    </w:p>
    <w:p w14:paraId="1CEA51E5" w14:textId="4F32AFAF" w:rsidR="00333461" w:rsidRDefault="00333461" w:rsidP="00333461">
      <w:pPr>
        <w:spacing w:line="360" w:lineRule="auto"/>
        <w:jc w:val="both"/>
        <w:rPr>
          <w:rFonts w:ascii="Arial" w:hAnsi="Arial" w:cs="Arial"/>
        </w:rPr>
      </w:pPr>
    </w:p>
    <w:p w14:paraId="668A9CE5" w14:textId="77777777" w:rsidR="00C23EFC" w:rsidRDefault="00C23EFC" w:rsidP="00333461">
      <w:pPr>
        <w:spacing w:line="360" w:lineRule="auto"/>
        <w:jc w:val="both"/>
        <w:rPr>
          <w:rFonts w:ascii="Arial" w:hAnsi="Arial" w:cs="Arial"/>
        </w:rPr>
      </w:pPr>
    </w:p>
    <w:p w14:paraId="64546C92" w14:textId="77777777" w:rsidR="00333461" w:rsidRPr="00220622" w:rsidRDefault="00333461" w:rsidP="00333461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           </w:t>
      </w:r>
      <w:r>
        <w:rPr>
          <w:noProof/>
        </w:rPr>
        <w:drawing>
          <wp:inline distT="0" distB="0" distL="0" distR="0" wp14:anchorId="5327B336" wp14:editId="3512FEAD">
            <wp:extent cx="5029200" cy="3201446"/>
            <wp:effectExtent l="0" t="0" r="0" b="18415"/>
            <wp:docPr id="1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17AE0F1D-336F-4684-8469-7930C8499466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7"/>
              </a:graphicData>
            </a:graphic>
          </wp:inline>
        </w:drawing>
      </w:r>
    </w:p>
    <w:p w14:paraId="15D60797" w14:textId="77777777" w:rsidR="00333461" w:rsidRDefault="00333461" w:rsidP="00333461">
      <w:pPr>
        <w:spacing w:line="360" w:lineRule="auto"/>
        <w:rPr>
          <w:rFonts w:ascii="Arial" w:hAnsi="Arial" w:cs="Arial"/>
        </w:rPr>
      </w:pPr>
    </w:p>
    <w:p w14:paraId="4EEDEA92" w14:textId="77777777" w:rsidR="00333461" w:rsidRPr="000F03F4" w:rsidRDefault="00333461" w:rsidP="00333461">
      <w:pPr>
        <w:spacing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</w:rPr>
        <w:t>Figure S6</w:t>
      </w:r>
      <w:r w:rsidRPr="00472377">
        <w:rPr>
          <w:rFonts w:ascii="Arial" w:hAnsi="Arial" w:cs="Arial"/>
        </w:rPr>
        <w:t xml:space="preserve">. </w:t>
      </w:r>
      <w:r w:rsidRPr="000F03F4">
        <w:rPr>
          <w:rFonts w:ascii="Arial" w:hAnsi="Arial" w:cs="Arial"/>
          <w:sz w:val="22"/>
          <w:szCs w:val="22"/>
        </w:rPr>
        <w:t>Predicted vs Observed μ</w:t>
      </w:r>
      <w:r w:rsidRPr="000F03F4">
        <w:rPr>
          <w:rFonts w:ascii="Arial" w:hAnsi="Arial" w:cs="Arial"/>
          <w:sz w:val="22"/>
          <w:szCs w:val="22"/>
          <w:vertAlign w:val="subscript"/>
        </w:rPr>
        <w:t>23</w:t>
      </w:r>
      <w:r w:rsidRPr="000F03F4">
        <w:rPr>
          <w:rFonts w:ascii="Arial" w:hAnsi="Arial" w:cs="Arial"/>
          <w:sz w:val="22"/>
          <w:szCs w:val="22"/>
        </w:rPr>
        <w:t xml:space="preserve"> Values for </w:t>
      </w:r>
      <w:proofErr w:type="spellStart"/>
      <w:r w:rsidRPr="000F03F4">
        <w:rPr>
          <w:rFonts w:ascii="Arial" w:hAnsi="Arial" w:cs="Arial"/>
          <w:sz w:val="22"/>
          <w:szCs w:val="22"/>
        </w:rPr>
        <w:t>KCl</w:t>
      </w:r>
      <w:proofErr w:type="spellEnd"/>
      <w:r w:rsidRPr="000F03F4">
        <w:rPr>
          <w:rFonts w:ascii="Arial" w:hAnsi="Arial" w:cs="Arial"/>
          <w:sz w:val="22"/>
          <w:szCs w:val="22"/>
        </w:rPr>
        <w:t>. Values are listed in table S1. The dashed line represents agreement between predicted and observed μ</w:t>
      </w:r>
      <w:r w:rsidRPr="000F03F4">
        <w:rPr>
          <w:rFonts w:ascii="Arial" w:hAnsi="Arial" w:cs="Arial"/>
          <w:sz w:val="22"/>
          <w:szCs w:val="22"/>
          <w:vertAlign w:val="subscript"/>
        </w:rPr>
        <w:t>23</w:t>
      </w:r>
      <w:r w:rsidRPr="000F03F4">
        <w:rPr>
          <w:rFonts w:ascii="Arial" w:hAnsi="Arial" w:cs="Arial"/>
          <w:sz w:val="22"/>
          <w:szCs w:val="22"/>
        </w:rPr>
        <w:t xml:space="preserve"> values.</w:t>
      </w:r>
    </w:p>
    <w:p w14:paraId="125CFEA5" w14:textId="77777777" w:rsidR="00DC1964" w:rsidRDefault="00333461" w:rsidP="00DC1964">
      <w:pPr>
        <w:rPr>
          <w:rFonts w:ascii="Arial" w:hAnsi="Arial" w:cs="Arial"/>
        </w:rPr>
      </w:pPr>
      <w:r w:rsidRPr="00220622">
        <w:rPr>
          <w:rFonts w:ascii="Arial" w:hAnsi="Arial" w:cs="Arial"/>
        </w:rPr>
        <w:br w:type="page"/>
      </w:r>
    </w:p>
    <w:p w14:paraId="14A1CACD" w14:textId="7BB6FA84" w:rsidR="00DC1964" w:rsidRDefault="00DC1964" w:rsidP="00C23EFC">
      <w:pPr>
        <w:spacing w:line="360" w:lineRule="auto"/>
        <w:ind w:right="1170"/>
        <w:jc w:val="both"/>
        <w:rPr>
          <w:rFonts w:ascii="Arial" w:hAnsi="Arial" w:cs="Arial"/>
        </w:rPr>
      </w:pPr>
      <w:r w:rsidRPr="00C5072D">
        <w:rPr>
          <w:rFonts w:ascii="Arial" w:hAnsi="Arial" w:cs="Arial"/>
          <w:b/>
        </w:rPr>
        <w:lastRenderedPageBreak/>
        <w:t>Table S1.</w:t>
      </w:r>
      <w:r w:rsidRPr="00472377">
        <w:rPr>
          <w:rFonts w:ascii="Arial" w:hAnsi="Arial" w:cs="Arial"/>
        </w:rPr>
        <w:t xml:space="preserve">  Values of µ</w:t>
      </w:r>
      <w:r w:rsidRPr="00472377">
        <w:rPr>
          <w:rFonts w:ascii="Arial" w:hAnsi="Arial" w:cs="Arial"/>
          <w:vertAlign w:val="subscript"/>
        </w:rPr>
        <w:t>23</w:t>
      </w:r>
      <w:r w:rsidRPr="00472377">
        <w:rPr>
          <w:rFonts w:ascii="Arial" w:hAnsi="Arial" w:cs="Arial"/>
        </w:rPr>
        <w:t xml:space="preserve"> at 23 °C for </w:t>
      </w:r>
      <w:proofErr w:type="spellStart"/>
      <w:r w:rsidRPr="00472377">
        <w:rPr>
          <w:rFonts w:ascii="Arial" w:hAnsi="Arial" w:cs="Arial"/>
        </w:rPr>
        <w:t>KCl</w:t>
      </w:r>
      <w:proofErr w:type="spellEnd"/>
      <w:r w:rsidRPr="00472377">
        <w:rPr>
          <w:rFonts w:ascii="Arial" w:hAnsi="Arial" w:cs="Arial"/>
        </w:rPr>
        <w:t xml:space="preserve">- model compound interactions and comparison with </w:t>
      </w:r>
      <w:proofErr w:type="spellStart"/>
      <w:r w:rsidRPr="00472377">
        <w:rPr>
          <w:rFonts w:ascii="Arial" w:hAnsi="Arial" w:cs="Arial"/>
        </w:rPr>
        <w:t>KGlu</w:t>
      </w:r>
      <w:proofErr w:type="spellEnd"/>
      <w:r w:rsidRPr="00472377">
        <w:rPr>
          <w:rFonts w:ascii="Arial" w:hAnsi="Arial" w:cs="Arial"/>
        </w:rPr>
        <w:t xml:space="preserve"> </w:t>
      </w:r>
      <w:r w:rsidR="00785A36">
        <w:rPr>
          <w:rFonts w:ascii="Arial" w:hAnsi="Arial" w:cs="Arial"/>
        </w:rPr>
        <w:fldChar w:fldCharType="begin">
          <w:fldData xml:space="preserve">PEVuZE5vdGU+PENpdGU+PEF1dGhvcj5DaGVuZzwvQXV0aG9yPjxZZWFyPjIwMTY8L1llYXI+PFJl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</w:fldData>
        </w:fldChar>
      </w:r>
      <w:r w:rsidR="00785A36">
        <w:rPr>
          <w:rFonts w:ascii="Arial" w:hAnsi="Arial" w:cs="Arial"/>
        </w:rPr>
        <w:instrText xml:space="preserve"> ADDIN EN.CITE </w:instrText>
      </w:r>
      <w:r w:rsidR="00785A36">
        <w:rPr>
          <w:rFonts w:ascii="Arial" w:hAnsi="Arial" w:cs="Arial"/>
        </w:rPr>
        <w:fldChar w:fldCharType="begin">
          <w:fldData xml:space="preserve">PEVuZE5vdGU+PENpdGU+PEF1dGhvcj5DaGVuZzwvQXV0aG9yPjxZZWFyPjIwMTY8L1llYXI+PFJl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</w:fldData>
        </w:fldChar>
      </w:r>
      <w:r w:rsidR="00785A36">
        <w:rPr>
          <w:rFonts w:ascii="Arial" w:hAnsi="Arial" w:cs="Arial"/>
        </w:rPr>
        <w:instrText xml:space="preserve"> ADDIN EN.CITE.DATA </w:instrText>
      </w:r>
      <w:r w:rsidR="00785A36">
        <w:rPr>
          <w:rFonts w:ascii="Arial" w:hAnsi="Arial" w:cs="Arial"/>
        </w:rPr>
      </w:r>
      <w:r w:rsidR="00785A36">
        <w:rPr>
          <w:rFonts w:ascii="Arial" w:hAnsi="Arial" w:cs="Arial"/>
        </w:rPr>
        <w:fldChar w:fldCharType="end"/>
      </w:r>
      <w:r w:rsidR="00785A36">
        <w:rPr>
          <w:rFonts w:ascii="Arial" w:hAnsi="Arial" w:cs="Arial"/>
        </w:rPr>
      </w:r>
      <w:r w:rsidR="00785A36">
        <w:rPr>
          <w:rFonts w:ascii="Arial" w:hAnsi="Arial" w:cs="Arial"/>
        </w:rPr>
        <w:fldChar w:fldCharType="separate"/>
      </w:r>
      <w:r w:rsidR="00785A36">
        <w:rPr>
          <w:rFonts w:ascii="Arial" w:hAnsi="Arial" w:cs="Arial"/>
          <w:noProof/>
        </w:rPr>
        <w:t>[2]</w:t>
      </w:r>
      <w:r w:rsidR="00785A36">
        <w:rPr>
          <w:rFonts w:ascii="Arial" w:hAnsi="Arial" w:cs="Arial"/>
        </w:rPr>
        <w:fldChar w:fldCharType="end"/>
      </w:r>
      <w:r w:rsidRPr="00472377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 xml:space="preserve">Three compounds with primarily amide ASA are listed first.  Other compounds are listed in order from the most favorable to the most unfavorable interaction with </w:t>
      </w:r>
      <w:proofErr w:type="spellStart"/>
      <w:r>
        <w:rPr>
          <w:rFonts w:ascii="Arial" w:hAnsi="Arial" w:cs="Arial"/>
        </w:rPr>
        <w:t>KCl</w:t>
      </w:r>
      <w:proofErr w:type="spellEnd"/>
      <w:r>
        <w:rPr>
          <w:rFonts w:ascii="Arial" w:hAnsi="Arial" w:cs="Arial"/>
        </w:rPr>
        <w:t>.</w:t>
      </w:r>
      <w:r w:rsidRPr="0047237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 </w:t>
      </w:r>
      <w:r w:rsidRPr="00472377">
        <w:rPr>
          <w:rFonts w:ascii="Arial" w:hAnsi="Arial" w:cs="Arial"/>
        </w:rPr>
        <w:t>Units</w:t>
      </w:r>
      <w:r>
        <w:rPr>
          <w:rFonts w:ascii="Arial" w:hAnsi="Arial" w:cs="Arial"/>
        </w:rPr>
        <w:t xml:space="preserve"> of </w:t>
      </w:r>
      <w:r w:rsidRPr="00472377">
        <w:rPr>
          <w:rFonts w:ascii="Arial" w:hAnsi="Arial" w:cs="Arial"/>
        </w:rPr>
        <w:t>µ</w:t>
      </w:r>
      <w:r w:rsidRPr="00472377">
        <w:rPr>
          <w:rFonts w:ascii="Arial" w:hAnsi="Arial" w:cs="Arial"/>
          <w:vertAlign w:val="subscript"/>
        </w:rPr>
        <w:t>23</w:t>
      </w:r>
      <w:r w:rsidRPr="00472377">
        <w:rPr>
          <w:rFonts w:ascii="Arial" w:hAnsi="Arial" w:cs="Arial"/>
        </w:rPr>
        <w:t xml:space="preserve"> are </w:t>
      </w:r>
      <w:proofErr w:type="spellStart"/>
      <w:r w:rsidRPr="00472377">
        <w:rPr>
          <w:rFonts w:ascii="Arial" w:hAnsi="Arial" w:cs="Arial"/>
        </w:rPr>
        <w:t>cal</w:t>
      </w:r>
      <w:proofErr w:type="spellEnd"/>
      <w:r w:rsidRPr="00472377">
        <w:rPr>
          <w:rFonts w:ascii="Arial" w:hAnsi="Arial" w:cs="Arial"/>
        </w:rPr>
        <w:t xml:space="preserve"> mol</w:t>
      </w:r>
      <w:r w:rsidRPr="00472377">
        <w:rPr>
          <w:rFonts w:ascii="Arial" w:hAnsi="Arial" w:cs="Arial"/>
          <w:vertAlign w:val="superscript"/>
        </w:rPr>
        <w:t>-1</w:t>
      </w:r>
      <w:r w:rsidRPr="00472377">
        <w:rPr>
          <w:rFonts w:ascii="Arial" w:hAnsi="Arial" w:cs="Arial"/>
        </w:rPr>
        <w:t xml:space="preserve"> m</w:t>
      </w:r>
      <w:r w:rsidRPr="00472377">
        <w:rPr>
          <w:rFonts w:ascii="Arial" w:hAnsi="Arial" w:cs="Arial"/>
          <w:vertAlign w:val="superscript"/>
        </w:rPr>
        <w:t>-1</w:t>
      </w:r>
      <w:r w:rsidRPr="00472377">
        <w:rPr>
          <w:rFonts w:ascii="Arial" w:hAnsi="Arial" w:cs="Arial"/>
        </w:rPr>
        <w:t xml:space="preserve">.  </w:t>
      </w:r>
    </w:p>
    <w:tbl>
      <w:tblPr>
        <w:tblW w:w="7299" w:type="dxa"/>
        <w:tblLook w:val="04A0" w:firstRow="1" w:lastRow="0" w:firstColumn="1" w:lastColumn="0" w:noHBand="0" w:noVBand="1"/>
      </w:tblPr>
      <w:tblGrid>
        <w:gridCol w:w="2031"/>
        <w:gridCol w:w="1324"/>
        <w:gridCol w:w="1310"/>
        <w:gridCol w:w="1324"/>
        <w:gridCol w:w="1310"/>
      </w:tblGrid>
      <w:tr w:rsidR="00DC1964" w:rsidRPr="00472377" w14:paraId="3AF27F6E" w14:textId="77777777" w:rsidTr="00C23EFC">
        <w:trPr>
          <w:trHeight w:val="30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DD033" w14:textId="77777777" w:rsidR="00DC1964" w:rsidRPr="00472377" w:rsidRDefault="00DC1964" w:rsidP="005F1C92">
            <w:pPr>
              <w:spacing w:after="0" w:line="320" w:lineRule="exact"/>
              <w:rPr>
                <w:rFonts w:ascii="Arial" w:eastAsia="Times New Roman" w:hAnsi="Arial" w:cs="Arial"/>
              </w:rPr>
            </w:pPr>
          </w:p>
        </w:tc>
        <w:tc>
          <w:tcPr>
            <w:tcW w:w="2634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4758F112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proofErr w:type="spellStart"/>
            <w:r w:rsidRPr="00472377">
              <w:rPr>
                <w:rFonts w:ascii="Arial" w:eastAsia="Times New Roman" w:hAnsi="Arial" w:cs="Arial"/>
                <w:b/>
                <w:bCs/>
                <w:color w:val="000000"/>
              </w:rPr>
              <w:t>KCl</w:t>
            </w:r>
            <w:proofErr w:type="spellEnd"/>
          </w:p>
        </w:tc>
        <w:tc>
          <w:tcPr>
            <w:tcW w:w="263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51063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proofErr w:type="spellStart"/>
            <w:r w:rsidRPr="00472377">
              <w:rPr>
                <w:rFonts w:ascii="Arial" w:eastAsia="Times New Roman" w:hAnsi="Arial" w:cs="Arial"/>
                <w:b/>
                <w:bCs/>
                <w:color w:val="000000"/>
              </w:rPr>
              <w:t>KGlu</w:t>
            </w:r>
            <w:proofErr w:type="spellEnd"/>
          </w:p>
        </w:tc>
      </w:tr>
      <w:tr w:rsidR="00DC1964" w:rsidRPr="00472377" w14:paraId="1BF72298" w14:textId="77777777" w:rsidTr="00C23EFC">
        <w:trPr>
          <w:trHeight w:val="300"/>
        </w:trPr>
        <w:tc>
          <w:tcPr>
            <w:tcW w:w="20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0F7429" w14:textId="77777777" w:rsidR="00DC1964" w:rsidRPr="00472377" w:rsidRDefault="00DC1964" w:rsidP="005F1C92">
            <w:pPr>
              <w:spacing w:after="0" w:line="320" w:lineRule="exact"/>
              <w:rPr>
                <w:rFonts w:ascii="Arial" w:eastAsia="Times New Roman" w:hAnsi="Arial" w:cs="Arial"/>
                <w:b/>
                <w:bCs/>
              </w:rPr>
            </w:pPr>
            <w:r w:rsidRPr="00472377">
              <w:rPr>
                <w:rFonts w:ascii="Arial" w:eastAsia="Times New Roman" w:hAnsi="Arial" w:cs="Arial"/>
                <w:b/>
                <w:bCs/>
              </w:rPr>
              <w:t>Model Compound</w:t>
            </w:r>
          </w:p>
        </w:tc>
        <w:tc>
          <w:tcPr>
            <w:tcW w:w="13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E7EA29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r w:rsidRPr="00472377">
              <w:rPr>
                <w:rFonts w:ascii="Arial" w:eastAsia="Times New Roman" w:hAnsi="Arial" w:cs="Arial"/>
                <w:b/>
                <w:bCs/>
                <w:color w:val="000000"/>
              </w:rPr>
              <w:t>Observed</w:t>
            </w:r>
          </w:p>
        </w:tc>
        <w:tc>
          <w:tcPr>
            <w:tcW w:w="13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0F199C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r w:rsidRPr="00472377">
              <w:rPr>
                <w:rFonts w:ascii="Arial" w:eastAsia="Times New Roman" w:hAnsi="Arial" w:cs="Arial"/>
                <w:b/>
                <w:bCs/>
                <w:color w:val="000000"/>
              </w:rPr>
              <w:t>Predicted</w:t>
            </w:r>
          </w:p>
        </w:tc>
        <w:tc>
          <w:tcPr>
            <w:tcW w:w="13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565308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r w:rsidRPr="00472377">
              <w:rPr>
                <w:rFonts w:ascii="Arial" w:eastAsia="Times New Roman" w:hAnsi="Arial" w:cs="Arial"/>
                <w:b/>
                <w:bCs/>
                <w:color w:val="000000"/>
              </w:rPr>
              <w:t>Observed</w:t>
            </w:r>
          </w:p>
        </w:tc>
        <w:tc>
          <w:tcPr>
            <w:tcW w:w="13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BC402F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b/>
                <w:bCs/>
                <w:color w:val="000000"/>
              </w:rPr>
            </w:pPr>
            <w:r w:rsidRPr="00472377">
              <w:rPr>
                <w:rFonts w:ascii="Arial" w:eastAsia="Times New Roman" w:hAnsi="Arial" w:cs="Arial"/>
                <w:b/>
                <w:bCs/>
                <w:color w:val="000000"/>
              </w:rPr>
              <w:t>Predicted</w:t>
            </w:r>
          </w:p>
        </w:tc>
      </w:tr>
      <w:tr w:rsidR="00DC1964" w:rsidRPr="00472377" w14:paraId="7D1076E1" w14:textId="77777777" w:rsidTr="00C23EFC">
        <w:trPr>
          <w:trHeight w:val="30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6DAB0" w14:textId="77777777" w:rsidR="00DC1964" w:rsidRPr="00472377" w:rsidRDefault="00DC1964" w:rsidP="005F1C92">
            <w:pPr>
              <w:spacing w:after="0" w:line="320" w:lineRule="exact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formamide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077FE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-61 ± 5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780E08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-40 ± 6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F430B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*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BCA65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*</w:t>
            </w:r>
          </w:p>
        </w:tc>
      </w:tr>
      <w:tr w:rsidR="00DC1964" w:rsidRPr="00472377" w14:paraId="7727DD5E" w14:textId="77777777" w:rsidTr="00C23EFC">
        <w:trPr>
          <w:trHeight w:val="30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D8F0B" w14:textId="77777777" w:rsidR="00DC1964" w:rsidRPr="00472377" w:rsidRDefault="00DC1964" w:rsidP="005F1C92">
            <w:pPr>
              <w:spacing w:after="0" w:line="320" w:lineRule="exact"/>
              <w:rPr>
                <w:rFonts w:ascii="Arial" w:eastAsia="Times New Roman" w:hAnsi="Arial" w:cs="Arial"/>
                <w:color w:val="000000"/>
              </w:rPr>
            </w:pPr>
            <w:proofErr w:type="spellStart"/>
            <w:r w:rsidRPr="00472377">
              <w:rPr>
                <w:rFonts w:ascii="Arial" w:eastAsia="Times New Roman" w:hAnsi="Arial" w:cs="Arial"/>
                <w:color w:val="000000"/>
              </w:rPr>
              <w:t>malonamide</w:t>
            </w:r>
            <w:proofErr w:type="spellEnd"/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59C32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-57 ± 5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6061B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-31 ± 10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4E869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48 ± 2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50399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77 ± 13</w:t>
            </w:r>
          </w:p>
        </w:tc>
      </w:tr>
      <w:tr w:rsidR="00DC1964" w:rsidRPr="00472377" w14:paraId="1668FEA2" w14:textId="77777777" w:rsidTr="00C23EFC">
        <w:trPr>
          <w:trHeight w:val="30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468B7" w14:textId="77777777" w:rsidR="00DC1964" w:rsidRPr="00472377" w:rsidRDefault="00DC1964" w:rsidP="005F1C92">
            <w:pPr>
              <w:spacing w:after="0" w:line="320" w:lineRule="exact"/>
              <w:rPr>
                <w:rFonts w:ascii="Arial" w:eastAsia="Times New Roman" w:hAnsi="Arial" w:cs="Arial"/>
              </w:rPr>
            </w:pPr>
            <w:r w:rsidRPr="00472377">
              <w:rPr>
                <w:rFonts w:ascii="Arial" w:eastAsia="Times New Roman" w:hAnsi="Arial" w:cs="Arial"/>
              </w:rPr>
              <w:t>urea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22133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-28 ± 3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090E0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-39 ± 10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291B4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31 ± 2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C864D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-6 ± 11</w:t>
            </w:r>
          </w:p>
        </w:tc>
      </w:tr>
      <w:tr w:rsidR="00DC1964" w:rsidRPr="00472377" w14:paraId="26E17DE4" w14:textId="77777777" w:rsidTr="00C23EFC">
        <w:trPr>
          <w:trHeight w:val="30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D4B57" w14:textId="77777777" w:rsidR="00DC1964" w:rsidRPr="00472377" w:rsidRDefault="00DC1964" w:rsidP="005F1C92">
            <w:pPr>
              <w:spacing w:after="0" w:line="320" w:lineRule="exact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glycine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0352E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-77 ± 6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44E0C0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-72 ± 10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F2B0C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-50 ± 4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34A98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-38 ± 8</w:t>
            </w:r>
          </w:p>
        </w:tc>
      </w:tr>
      <w:tr w:rsidR="00DC1964" w:rsidRPr="00472377" w14:paraId="10883A0E" w14:textId="77777777" w:rsidTr="00C23EFC">
        <w:trPr>
          <w:trHeight w:val="30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7510C" w14:textId="77777777" w:rsidR="00DC1964" w:rsidRPr="00472377" w:rsidRDefault="00DC1964" w:rsidP="005F1C92">
            <w:pPr>
              <w:spacing w:after="0" w:line="320" w:lineRule="exact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alanine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CFC32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-49 ± 6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C3E4E8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-38 ± 10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14A7C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29 ± 2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34559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24 ± 8</w:t>
            </w:r>
          </w:p>
        </w:tc>
      </w:tr>
      <w:tr w:rsidR="00DC1964" w:rsidRPr="00472377" w14:paraId="2B8440C3" w14:textId="77777777" w:rsidTr="00C23EFC">
        <w:trPr>
          <w:trHeight w:val="30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7F2F1" w14:textId="77777777" w:rsidR="00DC1964" w:rsidRPr="00472377" w:rsidRDefault="00DC1964" w:rsidP="005F1C92">
            <w:pPr>
              <w:spacing w:after="0" w:line="320" w:lineRule="exact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valine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FE8CE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20 ± 4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B31E33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16 ± 11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A4BA4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117 ± 5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4A67F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109 ± 8</w:t>
            </w:r>
          </w:p>
        </w:tc>
      </w:tr>
      <w:tr w:rsidR="00DC1964" w:rsidRPr="00472377" w14:paraId="29C0FA42" w14:textId="77777777" w:rsidTr="00C23EFC">
        <w:trPr>
          <w:trHeight w:val="30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53E87" w14:textId="77777777" w:rsidR="00DC1964" w:rsidRPr="00472377" w:rsidRDefault="00DC1964" w:rsidP="005F1C92">
            <w:pPr>
              <w:spacing w:after="0" w:line="320" w:lineRule="exact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proline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C71AC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25 ± 4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11A8E8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-3 ± 11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98275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161 ± 4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E827F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160 ± 7</w:t>
            </w:r>
          </w:p>
        </w:tc>
      </w:tr>
      <w:tr w:rsidR="00DC1964" w:rsidRPr="00472377" w14:paraId="10242E1A" w14:textId="77777777" w:rsidTr="00C23EFC">
        <w:trPr>
          <w:trHeight w:val="30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D91B0" w14:textId="77777777" w:rsidR="00DC1964" w:rsidRPr="00472377" w:rsidRDefault="00DC1964" w:rsidP="005F1C92">
            <w:pPr>
              <w:spacing w:after="0" w:line="320" w:lineRule="exact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glycine betaine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AF35E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28 ± 1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71C4F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45 ± 11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607A0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292 ± 4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F4197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294 ± 7</w:t>
            </w:r>
          </w:p>
        </w:tc>
      </w:tr>
      <w:tr w:rsidR="00DC1964" w:rsidRPr="00472377" w14:paraId="0C1CECA1" w14:textId="77777777" w:rsidTr="00C23EFC">
        <w:trPr>
          <w:trHeight w:val="30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952D1" w14:textId="77777777" w:rsidR="00DC1964" w:rsidRPr="00472377" w:rsidRDefault="00DC1964" w:rsidP="005F1C92">
            <w:pPr>
              <w:spacing w:after="0" w:line="320" w:lineRule="exact"/>
              <w:rPr>
                <w:rFonts w:ascii="Arial" w:eastAsia="Times New Roman" w:hAnsi="Arial" w:cs="Arial"/>
                <w:color w:val="000000"/>
              </w:rPr>
            </w:pPr>
            <w:proofErr w:type="spellStart"/>
            <w:r w:rsidRPr="00472377">
              <w:rPr>
                <w:rFonts w:ascii="Arial" w:eastAsia="Times New Roman" w:hAnsi="Arial" w:cs="Arial"/>
                <w:color w:val="000000"/>
              </w:rPr>
              <w:t>methylurea</w:t>
            </w:r>
            <w:proofErr w:type="spellEnd"/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AFEAF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39 ± 3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9427C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40 ± 7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870C2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111 ± 6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A708F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121 ± 8</w:t>
            </w:r>
          </w:p>
        </w:tc>
      </w:tr>
      <w:tr w:rsidR="00DC1964" w:rsidRPr="00472377" w14:paraId="74DF43B2" w14:textId="77777777" w:rsidTr="00C23EFC">
        <w:trPr>
          <w:trHeight w:val="30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E8553" w14:textId="77777777" w:rsidR="00DC1964" w:rsidRPr="00472377" w:rsidRDefault="00DC1964" w:rsidP="005F1C92">
            <w:pPr>
              <w:spacing w:after="0" w:line="320" w:lineRule="exact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acrylamide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D9AC4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40 ± 5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673454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21 ± 5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F86A2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*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CC21A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*</w:t>
            </w:r>
          </w:p>
        </w:tc>
      </w:tr>
      <w:tr w:rsidR="00DC1964" w:rsidRPr="00472377" w14:paraId="2B5676CF" w14:textId="77777777" w:rsidTr="00C23EFC">
        <w:trPr>
          <w:trHeight w:val="30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5055E" w14:textId="77777777" w:rsidR="00DC1964" w:rsidRPr="00472377" w:rsidRDefault="00DC1964" w:rsidP="005F1C92">
            <w:pPr>
              <w:spacing w:after="0" w:line="320" w:lineRule="exact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propionamide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BAACE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51 ± 5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74A1DD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63 ± 7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26D09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174 ± 6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DAC43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176 ± 7</w:t>
            </w:r>
          </w:p>
        </w:tc>
      </w:tr>
      <w:tr w:rsidR="00DC1964" w:rsidRPr="00472377" w14:paraId="67CB5B41" w14:textId="77777777" w:rsidTr="00C23EFC">
        <w:trPr>
          <w:trHeight w:val="30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8AF54" w14:textId="77777777" w:rsidR="00DC1964" w:rsidRPr="00472377" w:rsidRDefault="00DC1964" w:rsidP="005F1C92">
            <w:pPr>
              <w:spacing w:after="0" w:line="320" w:lineRule="exact"/>
              <w:rPr>
                <w:rFonts w:ascii="Arial" w:eastAsia="Times New Roman" w:hAnsi="Arial" w:cs="Arial"/>
                <w:color w:val="000000"/>
              </w:rPr>
            </w:pPr>
            <w:proofErr w:type="spellStart"/>
            <w:r w:rsidRPr="00472377">
              <w:rPr>
                <w:rFonts w:ascii="Arial" w:eastAsia="Times New Roman" w:hAnsi="Arial" w:cs="Arial"/>
                <w:color w:val="000000"/>
              </w:rPr>
              <w:t>methylacetamide</w:t>
            </w:r>
            <w:proofErr w:type="spellEnd"/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AF1F8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80 ± 12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F1A9BB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97 ± 7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967B2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*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BB569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*</w:t>
            </w:r>
          </w:p>
        </w:tc>
      </w:tr>
      <w:tr w:rsidR="00DC1964" w:rsidRPr="00472377" w14:paraId="36505C8C" w14:textId="77777777" w:rsidTr="00C23EFC">
        <w:trPr>
          <w:trHeight w:val="30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8B74F" w14:textId="77777777" w:rsidR="00DC1964" w:rsidRPr="00472377" w:rsidRDefault="00DC1964" w:rsidP="005F1C92">
            <w:pPr>
              <w:spacing w:after="0" w:line="320" w:lineRule="exact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1,3-dmu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D44B7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95 ± 4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E1F36D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119 ± 8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4795C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249 ± 5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09350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248 ± 6</w:t>
            </w:r>
          </w:p>
        </w:tc>
      </w:tr>
      <w:tr w:rsidR="00DC1964" w:rsidRPr="00472377" w14:paraId="0D1EC2FB" w14:textId="77777777" w:rsidTr="00C23EFC">
        <w:trPr>
          <w:trHeight w:val="30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B43B2" w14:textId="77777777" w:rsidR="00DC1964" w:rsidRPr="00472377" w:rsidRDefault="00DC1964" w:rsidP="005F1C92">
            <w:pPr>
              <w:spacing w:after="0" w:line="320" w:lineRule="exact"/>
              <w:rPr>
                <w:rFonts w:ascii="Arial" w:eastAsia="Times New Roman" w:hAnsi="Arial" w:cs="Arial"/>
                <w:color w:val="000000"/>
              </w:rPr>
            </w:pPr>
            <w:proofErr w:type="spellStart"/>
            <w:r w:rsidRPr="00472377">
              <w:rPr>
                <w:rFonts w:ascii="Arial" w:eastAsia="Times New Roman" w:hAnsi="Arial" w:cs="Arial"/>
                <w:color w:val="000000"/>
              </w:rPr>
              <w:t>ethylurea</w:t>
            </w:r>
            <w:proofErr w:type="spellEnd"/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0DF87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96 ± 3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6C0C0B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69 ± 8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6DF35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*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DCC97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*</w:t>
            </w:r>
          </w:p>
        </w:tc>
      </w:tr>
      <w:tr w:rsidR="00DC1964" w:rsidRPr="00472377" w14:paraId="2D072122" w14:textId="77777777" w:rsidTr="00C23EFC">
        <w:trPr>
          <w:trHeight w:val="30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AD00D" w14:textId="77777777" w:rsidR="00DC1964" w:rsidRPr="00472377" w:rsidRDefault="00DC1964" w:rsidP="005F1C92">
            <w:pPr>
              <w:spacing w:after="0" w:line="320" w:lineRule="exact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1,1-dmu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C7DC2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111 ± 4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F138D9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80 ± 7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E873E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*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72805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*</w:t>
            </w:r>
          </w:p>
        </w:tc>
      </w:tr>
      <w:tr w:rsidR="00DC1964" w:rsidRPr="00472377" w14:paraId="5B949092" w14:textId="77777777" w:rsidTr="00C23EFC">
        <w:trPr>
          <w:trHeight w:val="30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EDC9D" w14:textId="77777777" w:rsidR="00DC1964" w:rsidRPr="00472377" w:rsidRDefault="00DC1964" w:rsidP="005F1C92">
            <w:pPr>
              <w:spacing w:after="0" w:line="320" w:lineRule="exact"/>
              <w:rPr>
                <w:rFonts w:ascii="Arial" w:eastAsia="Times New Roman" w:hAnsi="Arial" w:cs="Arial"/>
                <w:color w:val="000000"/>
              </w:rPr>
            </w:pPr>
            <w:proofErr w:type="spellStart"/>
            <w:r w:rsidRPr="00472377">
              <w:rPr>
                <w:rFonts w:ascii="Arial" w:eastAsia="Times New Roman" w:hAnsi="Arial" w:cs="Arial"/>
                <w:color w:val="000000"/>
              </w:rPr>
              <w:t>aama</w:t>
            </w:r>
            <w:proofErr w:type="spellEnd"/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21C8B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134 ± 4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DF276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116 ± 11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B7D45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406 ± 6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1A931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390 ± 11</w:t>
            </w:r>
          </w:p>
        </w:tc>
      </w:tr>
      <w:tr w:rsidR="00DC1964" w:rsidRPr="00472377" w14:paraId="595E31C0" w14:textId="77777777" w:rsidTr="00C23EFC">
        <w:trPr>
          <w:trHeight w:val="30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B0DB9" w14:textId="77777777" w:rsidR="00DC1964" w:rsidRPr="00472377" w:rsidRDefault="00DC1964" w:rsidP="005F1C92">
            <w:pPr>
              <w:spacing w:after="0" w:line="320" w:lineRule="exact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1,3-deu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A667F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151 ± 3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AEC62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177 ± 10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B21B4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348 ± 7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8AF69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350 ± 7</w:t>
            </w:r>
          </w:p>
        </w:tc>
      </w:tr>
      <w:tr w:rsidR="00DC1964" w:rsidRPr="00472377" w14:paraId="310004D1" w14:textId="77777777" w:rsidTr="00C23EFC">
        <w:trPr>
          <w:trHeight w:val="30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76E17" w14:textId="77777777" w:rsidR="00DC1964" w:rsidRPr="00472377" w:rsidRDefault="00DC1964" w:rsidP="005F1C92">
            <w:pPr>
              <w:spacing w:after="0" w:line="320" w:lineRule="exact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1,1-deu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72BF0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154 ± 2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9D903F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134 ± 9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396AE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284 ± 4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86A3A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292 ± 8</w:t>
            </w:r>
          </w:p>
        </w:tc>
      </w:tr>
      <w:tr w:rsidR="00DC1964" w:rsidRPr="00472377" w14:paraId="7556AF80" w14:textId="77777777" w:rsidTr="00C23EFC">
        <w:trPr>
          <w:trHeight w:val="30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5A648" w14:textId="77777777" w:rsidR="00DC1964" w:rsidRPr="00472377" w:rsidRDefault="00DC1964" w:rsidP="005F1C92">
            <w:pPr>
              <w:spacing w:after="0" w:line="320" w:lineRule="exact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benzene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908A1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*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1CAE42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*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5BC12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291 ± 11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CD651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265 ± 8</w:t>
            </w:r>
          </w:p>
        </w:tc>
      </w:tr>
      <w:tr w:rsidR="00DC1964" w:rsidRPr="00472377" w14:paraId="1EAD9102" w14:textId="77777777" w:rsidTr="00C23EFC">
        <w:trPr>
          <w:trHeight w:val="30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7A5AF" w14:textId="77777777" w:rsidR="00DC1964" w:rsidRPr="00472377" w:rsidRDefault="00DC1964" w:rsidP="005F1C92">
            <w:pPr>
              <w:spacing w:after="0" w:line="320" w:lineRule="exact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naphthalene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BD881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203 ± 12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6DB3F6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207 ± 4</w:t>
            </w: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DE22D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322 ± 14</w:t>
            </w: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A8AD9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  <w:r w:rsidRPr="00472377">
              <w:rPr>
                <w:rFonts w:ascii="Arial" w:eastAsia="Times New Roman" w:hAnsi="Arial" w:cs="Arial"/>
                <w:color w:val="000000"/>
              </w:rPr>
              <w:t>342 ± 10</w:t>
            </w:r>
          </w:p>
        </w:tc>
      </w:tr>
      <w:tr w:rsidR="00DC1964" w:rsidRPr="00472377" w14:paraId="5C57FAB6" w14:textId="77777777" w:rsidTr="00C23EFC">
        <w:trPr>
          <w:trHeight w:val="300"/>
        </w:trPr>
        <w:tc>
          <w:tcPr>
            <w:tcW w:w="20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A0BBF8" w14:textId="77777777" w:rsidR="00DC1964" w:rsidRPr="00472377" w:rsidRDefault="00DC1964" w:rsidP="005F1C92">
            <w:pPr>
              <w:spacing w:after="0" w:line="320" w:lineRule="exact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57BC16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68D76B29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36F590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</w:p>
        </w:tc>
        <w:tc>
          <w:tcPr>
            <w:tcW w:w="1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775DD7" w14:textId="77777777" w:rsidR="00DC1964" w:rsidRPr="00472377" w:rsidRDefault="00DC1964" w:rsidP="005F1C92">
            <w:pPr>
              <w:spacing w:after="0" w:line="320" w:lineRule="exact"/>
              <w:jc w:val="center"/>
              <w:rPr>
                <w:rFonts w:ascii="Arial" w:eastAsia="Times New Roman" w:hAnsi="Arial" w:cs="Arial"/>
                <w:color w:val="000000"/>
              </w:rPr>
            </w:pPr>
          </w:p>
        </w:tc>
      </w:tr>
    </w:tbl>
    <w:p w14:paraId="363A10D4" w14:textId="77777777" w:rsidR="00DC1964" w:rsidRPr="00472377" w:rsidRDefault="00DC1964" w:rsidP="00DC1964">
      <w:pPr>
        <w:rPr>
          <w:rFonts w:ascii="Arial" w:hAnsi="Arial" w:cs="Arial"/>
        </w:rPr>
      </w:pPr>
      <w:r w:rsidRPr="00472377">
        <w:rPr>
          <w:rFonts w:ascii="Arial" w:hAnsi="Arial" w:cs="Arial"/>
        </w:rPr>
        <w:t xml:space="preserve">*not </w:t>
      </w:r>
      <w:r>
        <w:rPr>
          <w:rFonts w:ascii="Arial" w:hAnsi="Arial" w:cs="Arial"/>
        </w:rPr>
        <w:t>determin</w:t>
      </w:r>
      <w:r w:rsidRPr="00472377">
        <w:rPr>
          <w:rFonts w:ascii="Arial" w:hAnsi="Arial" w:cs="Arial"/>
        </w:rPr>
        <w:t>ed</w:t>
      </w:r>
    </w:p>
    <w:p w14:paraId="6CA46064" w14:textId="77777777" w:rsidR="00DC1964" w:rsidRDefault="00DC1964" w:rsidP="00DC1964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2E837BDC" w14:textId="77777777" w:rsidR="00DC1964" w:rsidRPr="00C23EFC" w:rsidRDefault="00DC1964" w:rsidP="00DC1964">
      <w:pPr>
        <w:spacing w:line="240" w:lineRule="auto"/>
        <w:rPr>
          <w:rFonts w:ascii="Arial" w:hAnsi="Arial" w:cs="Arial"/>
        </w:rPr>
      </w:pPr>
    </w:p>
    <w:p w14:paraId="70F6564F" w14:textId="77777777" w:rsidR="00DC1964" w:rsidRPr="00C23EFC" w:rsidRDefault="00DC1964" w:rsidP="00DC1964">
      <w:pPr>
        <w:spacing w:line="240" w:lineRule="auto"/>
        <w:rPr>
          <w:rFonts w:ascii="Arial" w:hAnsi="Arial" w:cs="Arial"/>
        </w:rPr>
      </w:pPr>
    </w:p>
    <w:p w14:paraId="6081C4D3" w14:textId="77777777" w:rsidR="00DC1964" w:rsidRPr="00C23EFC" w:rsidRDefault="00DC1964" w:rsidP="00DC1964">
      <w:pPr>
        <w:spacing w:line="240" w:lineRule="auto"/>
        <w:rPr>
          <w:rFonts w:ascii="Arial" w:hAnsi="Arial" w:cs="Arial"/>
        </w:rPr>
      </w:pPr>
    </w:p>
    <w:p w14:paraId="69AB3B20" w14:textId="77777777" w:rsidR="00DC1964" w:rsidRPr="00C23EFC" w:rsidRDefault="00DC1964" w:rsidP="00DC1964">
      <w:pPr>
        <w:spacing w:line="240" w:lineRule="auto"/>
        <w:rPr>
          <w:rFonts w:ascii="Arial" w:hAnsi="Arial" w:cs="Arial"/>
        </w:rPr>
      </w:pPr>
    </w:p>
    <w:p w14:paraId="5A7C30C5" w14:textId="735A48E4" w:rsidR="00DC1964" w:rsidRPr="00DC1964" w:rsidRDefault="00DC1964" w:rsidP="00DC1964">
      <w:pPr>
        <w:spacing w:line="240" w:lineRule="auto"/>
        <w:rPr>
          <w:rFonts w:ascii="Arial" w:hAnsi="Arial" w:cs="Arial"/>
        </w:rPr>
      </w:pPr>
      <w:r w:rsidRPr="00DC1964">
        <w:rPr>
          <w:rFonts w:ascii="Arial" w:hAnsi="Arial" w:cs="Arial"/>
          <w:b/>
        </w:rPr>
        <w:t>Table S2.</w:t>
      </w:r>
      <w:r w:rsidRPr="00DC1964">
        <w:rPr>
          <w:rFonts w:ascii="Arial" w:hAnsi="Arial" w:cs="Arial"/>
        </w:rPr>
        <w:t xml:space="preserve"> Intrinsic Strengths (</w:t>
      </w:r>
      <w:r w:rsidRPr="00DC1964">
        <w:rPr>
          <w:rFonts w:ascii="Arial" w:hAnsi="Arial" w:cs="Arial"/>
        </w:rPr>
        <w:sym w:font="Symbol" w:char="F061"/>
      </w:r>
      <w:r w:rsidRPr="00DC1964">
        <w:rPr>
          <w:rFonts w:ascii="Arial" w:hAnsi="Arial" w:cs="Arial"/>
        </w:rPr>
        <w:t xml:space="preserve">-Values) for Interactions of </w:t>
      </w:r>
      <w:proofErr w:type="spellStart"/>
      <w:r w:rsidRPr="00DC1964">
        <w:rPr>
          <w:rFonts w:ascii="Arial" w:hAnsi="Arial" w:cs="Arial"/>
        </w:rPr>
        <w:t>KCl</w:t>
      </w:r>
      <w:proofErr w:type="spellEnd"/>
      <w:r w:rsidRPr="00DC1964">
        <w:rPr>
          <w:rFonts w:ascii="Arial" w:hAnsi="Arial" w:cs="Arial"/>
        </w:rPr>
        <w:t xml:space="preserve"> with </w:t>
      </w:r>
    </w:p>
    <w:p w14:paraId="53F1235A" w14:textId="77777777" w:rsidR="00DC1964" w:rsidRPr="00DC1964" w:rsidRDefault="00DC1964" w:rsidP="00DC1964">
      <w:pPr>
        <w:spacing w:line="240" w:lineRule="auto"/>
        <w:rPr>
          <w:rFonts w:ascii="Arial" w:hAnsi="Arial" w:cs="Arial"/>
        </w:rPr>
      </w:pPr>
      <w:r w:rsidRPr="00DC1964">
        <w:rPr>
          <w:rFonts w:ascii="Arial" w:hAnsi="Arial" w:cs="Arial"/>
        </w:rPr>
        <w:t>O, N, C Unified Atoms of Protein Model Compounds</w:t>
      </w:r>
    </w:p>
    <w:tbl>
      <w:tblPr>
        <w:tblStyle w:val="TableGrid"/>
        <w:tblpPr w:leftFromText="180" w:rightFromText="180" w:vertAnchor="page" w:horzAnchor="margin" w:tblpY="4546"/>
        <w:tblW w:w="0" w:type="auto"/>
        <w:tblLook w:val="04A0" w:firstRow="1" w:lastRow="0" w:firstColumn="1" w:lastColumn="0" w:noHBand="0" w:noVBand="1"/>
      </w:tblPr>
      <w:tblGrid>
        <w:gridCol w:w="2337"/>
        <w:gridCol w:w="2337"/>
        <w:gridCol w:w="2338"/>
      </w:tblGrid>
      <w:tr w:rsidR="00DC1964" w:rsidRPr="00C23EFC" w14:paraId="5FE8483E" w14:textId="77777777" w:rsidTr="00DC1964">
        <w:tc>
          <w:tcPr>
            <w:tcW w:w="2337" w:type="dxa"/>
          </w:tcPr>
          <w:p w14:paraId="31EABEB8" w14:textId="77777777" w:rsidR="00DC1964" w:rsidRPr="005F1C92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5F1C92">
              <w:rPr>
                <w:rFonts w:ascii="Arial" w:hAnsi="Arial" w:cs="Arial"/>
              </w:rPr>
              <w:t>Unified Atom (Type,</w:t>
            </w:r>
          </w:p>
          <w:p w14:paraId="15A369B2" w14:textId="77777777" w:rsidR="00DC1964" w:rsidRPr="005F1C92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5F1C92">
              <w:rPr>
                <w:rFonts w:ascii="Arial" w:hAnsi="Arial" w:cs="Arial"/>
              </w:rPr>
              <w:t>Hybridization)</w:t>
            </w:r>
          </w:p>
        </w:tc>
        <w:tc>
          <w:tcPr>
            <w:tcW w:w="2337" w:type="dxa"/>
          </w:tcPr>
          <w:p w14:paraId="391A84C4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proofErr w:type="spellStart"/>
            <w:r w:rsidRPr="003D1EA0">
              <w:rPr>
                <w:rFonts w:ascii="Arial" w:hAnsi="Arial" w:cs="Arial"/>
              </w:rPr>
              <w:t>KCl</w:t>
            </w:r>
            <w:proofErr w:type="spellEnd"/>
            <w:r w:rsidRPr="003D1EA0">
              <w:rPr>
                <w:rFonts w:ascii="Arial" w:hAnsi="Arial" w:cs="Arial"/>
              </w:rPr>
              <w:t xml:space="preserve"> </w:t>
            </w:r>
            <w:r w:rsidRPr="003D1EA0">
              <w:rPr>
                <w:rFonts w:ascii="Arial" w:hAnsi="Arial" w:cs="Arial"/>
              </w:rPr>
              <w:sym w:font="Symbol" w:char="F061"/>
            </w:r>
            <w:r w:rsidRPr="003D1EA0">
              <w:rPr>
                <w:rFonts w:ascii="Arial" w:hAnsi="Arial" w:cs="Arial"/>
              </w:rPr>
              <w:t>-value</w:t>
            </w:r>
          </w:p>
          <w:p w14:paraId="49642865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>(</w:t>
            </w:r>
            <w:proofErr w:type="spellStart"/>
            <w:r w:rsidRPr="003D1EA0">
              <w:rPr>
                <w:rFonts w:ascii="Arial" w:hAnsi="Arial" w:cs="Arial"/>
              </w:rPr>
              <w:t>cal</w:t>
            </w:r>
            <w:proofErr w:type="spellEnd"/>
            <w:r w:rsidRPr="003D1EA0">
              <w:rPr>
                <w:rFonts w:ascii="Arial" w:hAnsi="Arial" w:cs="Arial"/>
              </w:rPr>
              <w:t xml:space="preserve"> mol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  <w:r w:rsidRPr="003D1EA0">
              <w:rPr>
                <w:rFonts w:ascii="Arial" w:hAnsi="Arial" w:cs="Arial"/>
              </w:rPr>
              <w:t xml:space="preserve"> m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  <w:r w:rsidRPr="003D1EA0">
              <w:rPr>
                <w:rFonts w:ascii="Arial" w:hAnsi="Arial" w:cs="Arial"/>
              </w:rPr>
              <w:t>A</w:t>
            </w:r>
            <w:r w:rsidRPr="003D1EA0">
              <w:rPr>
                <w:rFonts w:ascii="Arial" w:hAnsi="Arial" w:cs="Arial"/>
                <w:vertAlign w:val="superscript"/>
              </w:rPr>
              <w:t>-2</w:t>
            </w:r>
            <w:r w:rsidRPr="003D1EA0">
              <w:rPr>
                <w:rFonts w:ascii="Arial" w:hAnsi="Arial" w:cs="Arial"/>
              </w:rPr>
              <w:t>)</w:t>
            </w:r>
          </w:p>
        </w:tc>
        <w:tc>
          <w:tcPr>
            <w:tcW w:w="2338" w:type="dxa"/>
          </w:tcPr>
          <w:p w14:paraId="226E98B0" w14:textId="1B8F70FB" w:rsidR="00DC1964" w:rsidRPr="00402CE9" w:rsidRDefault="00DC1964" w:rsidP="00DC1964">
            <w:pPr>
              <w:spacing w:line="240" w:lineRule="auto"/>
              <w:jc w:val="center"/>
              <w:rPr>
                <w:rFonts w:ascii="Arial" w:hAnsi="Arial" w:cs="Arial"/>
                <w:vertAlign w:val="superscript"/>
              </w:rPr>
            </w:pPr>
            <w:proofErr w:type="spellStart"/>
            <w:r w:rsidRPr="003D1EA0">
              <w:rPr>
                <w:rFonts w:ascii="Arial" w:hAnsi="Arial" w:cs="Arial"/>
              </w:rPr>
              <w:t>KGlu</w:t>
            </w:r>
            <w:proofErr w:type="spellEnd"/>
            <w:r w:rsidRPr="003D1EA0">
              <w:rPr>
                <w:rFonts w:ascii="Arial" w:hAnsi="Arial" w:cs="Arial"/>
              </w:rPr>
              <w:t xml:space="preserve"> </w:t>
            </w:r>
            <w:r w:rsidRPr="003D1EA0">
              <w:rPr>
                <w:rFonts w:ascii="Arial" w:hAnsi="Arial" w:cs="Arial"/>
              </w:rPr>
              <w:sym w:font="Symbol" w:char="F061"/>
            </w:r>
            <w:r w:rsidRPr="003D1EA0">
              <w:rPr>
                <w:rFonts w:ascii="Arial" w:hAnsi="Arial" w:cs="Arial"/>
              </w:rPr>
              <w:t>-</w:t>
            </w:r>
            <w:proofErr w:type="spellStart"/>
            <w:r w:rsidRPr="003D1EA0">
              <w:rPr>
                <w:rFonts w:ascii="Arial" w:hAnsi="Arial" w:cs="Arial"/>
              </w:rPr>
              <w:t>value</w:t>
            </w:r>
            <w:r w:rsidR="00402CE9">
              <w:rPr>
                <w:rFonts w:ascii="Arial" w:hAnsi="Arial" w:cs="Arial"/>
                <w:vertAlign w:val="superscript"/>
              </w:rPr>
              <w:t>a</w:t>
            </w:r>
            <w:proofErr w:type="spellEnd"/>
          </w:p>
          <w:p w14:paraId="07E4644B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>(</w:t>
            </w:r>
            <w:proofErr w:type="spellStart"/>
            <w:r w:rsidRPr="003D1EA0">
              <w:rPr>
                <w:rFonts w:ascii="Arial" w:hAnsi="Arial" w:cs="Arial"/>
              </w:rPr>
              <w:t>cal</w:t>
            </w:r>
            <w:proofErr w:type="spellEnd"/>
            <w:r w:rsidRPr="003D1EA0">
              <w:rPr>
                <w:rFonts w:ascii="Arial" w:hAnsi="Arial" w:cs="Arial"/>
              </w:rPr>
              <w:t xml:space="preserve"> mol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  <w:r w:rsidRPr="003D1EA0">
              <w:rPr>
                <w:rFonts w:ascii="Arial" w:hAnsi="Arial" w:cs="Arial"/>
              </w:rPr>
              <w:t xml:space="preserve"> m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  <w:r w:rsidRPr="003D1EA0">
              <w:rPr>
                <w:rFonts w:ascii="Arial" w:hAnsi="Arial" w:cs="Arial"/>
              </w:rPr>
              <w:t>A</w:t>
            </w:r>
            <w:r w:rsidRPr="003D1EA0">
              <w:rPr>
                <w:rFonts w:ascii="Arial" w:hAnsi="Arial" w:cs="Arial"/>
                <w:vertAlign w:val="superscript"/>
              </w:rPr>
              <w:t>-2</w:t>
            </w:r>
            <w:r w:rsidRPr="003D1EA0">
              <w:rPr>
                <w:rFonts w:ascii="Arial" w:hAnsi="Arial" w:cs="Arial"/>
              </w:rPr>
              <w:t>)</w:t>
            </w:r>
          </w:p>
        </w:tc>
      </w:tr>
      <w:tr w:rsidR="00DC1964" w:rsidRPr="00C23EFC" w14:paraId="63C26313" w14:textId="77777777" w:rsidTr="00DC1964">
        <w:tc>
          <w:tcPr>
            <w:tcW w:w="2337" w:type="dxa"/>
          </w:tcPr>
          <w:p w14:paraId="6D2858CC" w14:textId="77777777" w:rsidR="00DC1964" w:rsidRPr="005F1C92" w:rsidRDefault="00DC1964" w:rsidP="00DC1964">
            <w:pPr>
              <w:spacing w:line="240" w:lineRule="auto"/>
              <w:rPr>
                <w:rFonts w:ascii="Arial" w:hAnsi="Arial" w:cs="Arial"/>
              </w:rPr>
            </w:pPr>
            <w:r w:rsidRPr="005F1C92">
              <w:rPr>
                <w:rFonts w:ascii="Arial" w:hAnsi="Arial" w:cs="Arial"/>
              </w:rPr>
              <w:t>Amide sp</w:t>
            </w:r>
            <w:r w:rsidRPr="005F1C92">
              <w:rPr>
                <w:rFonts w:ascii="Arial" w:hAnsi="Arial" w:cs="Arial"/>
                <w:vertAlign w:val="superscript"/>
              </w:rPr>
              <w:t>2</w:t>
            </w:r>
            <w:r w:rsidRPr="005F1C92">
              <w:rPr>
                <w:rFonts w:ascii="Arial" w:hAnsi="Arial" w:cs="Arial"/>
              </w:rPr>
              <w:t>O</w:t>
            </w:r>
          </w:p>
        </w:tc>
        <w:tc>
          <w:tcPr>
            <w:tcW w:w="2337" w:type="dxa"/>
          </w:tcPr>
          <w:p w14:paraId="3FE387FD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 xml:space="preserve">-1.85 </w:t>
            </w:r>
            <w:r w:rsidRPr="003D1EA0">
              <w:rPr>
                <w:rFonts w:ascii="Arial" w:hAnsi="Arial" w:cs="Arial"/>
                <w:color w:val="000000"/>
              </w:rPr>
              <w:t>± 0.05</w:t>
            </w:r>
          </w:p>
        </w:tc>
        <w:tc>
          <w:tcPr>
            <w:tcW w:w="2338" w:type="dxa"/>
          </w:tcPr>
          <w:p w14:paraId="16E4D4BF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 xml:space="preserve">0.76 </w:t>
            </w:r>
            <w:r w:rsidRPr="003D1EA0">
              <w:rPr>
                <w:rFonts w:ascii="Arial" w:hAnsi="Arial" w:cs="Arial"/>
                <w:color w:val="000000"/>
              </w:rPr>
              <w:t>± 0.15</w:t>
            </w:r>
          </w:p>
        </w:tc>
      </w:tr>
      <w:tr w:rsidR="00DC1964" w:rsidRPr="00C23EFC" w14:paraId="7D794557" w14:textId="77777777" w:rsidTr="00DC1964">
        <w:tc>
          <w:tcPr>
            <w:tcW w:w="2337" w:type="dxa"/>
          </w:tcPr>
          <w:p w14:paraId="335FB8E1" w14:textId="77777777" w:rsidR="00DC1964" w:rsidRPr="005F1C92" w:rsidRDefault="00DC1964" w:rsidP="00DC1964">
            <w:pPr>
              <w:spacing w:line="240" w:lineRule="auto"/>
              <w:rPr>
                <w:rFonts w:ascii="Arial" w:hAnsi="Arial" w:cs="Arial"/>
              </w:rPr>
            </w:pPr>
            <w:r w:rsidRPr="005F1C92">
              <w:rPr>
                <w:rFonts w:ascii="Arial" w:hAnsi="Arial" w:cs="Arial"/>
              </w:rPr>
              <w:t>Amide sp</w:t>
            </w:r>
            <w:r w:rsidRPr="005F1C92">
              <w:rPr>
                <w:rFonts w:ascii="Arial" w:hAnsi="Arial" w:cs="Arial"/>
                <w:vertAlign w:val="superscript"/>
              </w:rPr>
              <w:t>2</w:t>
            </w:r>
            <w:r w:rsidRPr="005F1C92">
              <w:rPr>
                <w:rFonts w:ascii="Arial" w:hAnsi="Arial" w:cs="Arial"/>
              </w:rPr>
              <w:t>N</w:t>
            </w:r>
          </w:p>
        </w:tc>
        <w:tc>
          <w:tcPr>
            <w:tcW w:w="2337" w:type="dxa"/>
          </w:tcPr>
          <w:p w14:paraId="7A445591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 xml:space="preserve">0.34 </w:t>
            </w:r>
            <w:r w:rsidRPr="003D1EA0">
              <w:rPr>
                <w:rFonts w:ascii="Arial" w:hAnsi="Arial" w:cs="Arial"/>
                <w:color w:val="000000"/>
              </w:rPr>
              <w:t>± 0.07</w:t>
            </w:r>
          </w:p>
        </w:tc>
        <w:tc>
          <w:tcPr>
            <w:tcW w:w="2338" w:type="dxa"/>
          </w:tcPr>
          <w:p w14:paraId="2A93A6F8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 xml:space="preserve">-0.39 </w:t>
            </w:r>
            <w:r w:rsidRPr="003D1EA0">
              <w:rPr>
                <w:rFonts w:ascii="Arial" w:hAnsi="Arial" w:cs="Arial"/>
                <w:color w:val="000000"/>
              </w:rPr>
              <w:t>± 0.07</w:t>
            </w:r>
          </w:p>
        </w:tc>
      </w:tr>
      <w:tr w:rsidR="00DC1964" w:rsidRPr="00C23EFC" w14:paraId="00B6D99D" w14:textId="77777777" w:rsidTr="00DC1964">
        <w:tc>
          <w:tcPr>
            <w:tcW w:w="2337" w:type="dxa"/>
          </w:tcPr>
          <w:p w14:paraId="30662539" w14:textId="77777777" w:rsidR="00DC1964" w:rsidRPr="005F1C92" w:rsidRDefault="00DC1964" w:rsidP="00DC1964">
            <w:pPr>
              <w:spacing w:line="240" w:lineRule="auto"/>
              <w:rPr>
                <w:rFonts w:ascii="Arial" w:hAnsi="Arial" w:cs="Arial"/>
              </w:rPr>
            </w:pPr>
            <w:r w:rsidRPr="005F1C92">
              <w:rPr>
                <w:rFonts w:ascii="Arial" w:hAnsi="Arial" w:cs="Arial"/>
              </w:rPr>
              <w:t>Carboxylate sp</w:t>
            </w:r>
            <w:r w:rsidRPr="005F1C92">
              <w:rPr>
                <w:rFonts w:ascii="Arial" w:hAnsi="Arial" w:cs="Arial"/>
                <w:vertAlign w:val="superscript"/>
              </w:rPr>
              <w:t>2</w:t>
            </w:r>
            <w:r w:rsidRPr="005F1C92">
              <w:rPr>
                <w:rFonts w:ascii="Arial" w:hAnsi="Arial" w:cs="Arial"/>
              </w:rPr>
              <w:t>O</w:t>
            </w:r>
          </w:p>
        </w:tc>
        <w:tc>
          <w:tcPr>
            <w:tcW w:w="2337" w:type="dxa"/>
          </w:tcPr>
          <w:p w14:paraId="59AED70B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 xml:space="preserve">-1.84 </w:t>
            </w:r>
            <w:r w:rsidRPr="003D1EA0">
              <w:rPr>
                <w:rFonts w:ascii="Arial" w:hAnsi="Arial" w:cs="Arial"/>
                <w:color w:val="000000"/>
              </w:rPr>
              <w:t>± 0.11</w:t>
            </w:r>
          </w:p>
        </w:tc>
        <w:tc>
          <w:tcPr>
            <w:tcW w:w="2338" w:type="dxa"/>
          </w:tcPr>
          <w:p w14:paraId="237CAAF2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 xml:space="preserve">0.37 </w:t>
            </w:r>
            <w:r w:rsidRPr="003D1EA0">
              <w:rPr>
                <w:rFonts w:ascii="Arial" w:hAnsi="Arial" w:cs="Arial"/>
                <w:color w:val="000000"/>
              </w:rPr>
              <w:t>± 0.07</w:t>
            </w:r>
          </w:p>
        </w:tc>
      </w:tr>
      <w:tr w:rsidR="00DC1964" w:rsidRPr="00C23EFC" w14:paraId="1C7BCB31" w14:textId="77777777" w:rsidTr="00DC1964">
        <w:tc>
          <w:tcPr>
            <w:tcW w:w="2337" w:type="dxa"/>
          </w:tcPr>
          <w:p w14:paraId="01C70B65" w14:textId="77777777" w:rsidR="00DC1964" w:rsidRPr="005F1C92" w:rsidRDefault="00DC1964" w:rsidP="00DC1964">
            <w:pPr>
              <w:spacing w:line="240" w:lineRule="auto"/>
              <w:rPr>
                <w:rFonts w:ascii="Arial" w:hAnsi="Arial" w:cs="Arial"/>
              </w:rPr>
            </w:pPr>
            <w:r w:rsidRPr="005F1C92">
              <w:rPr>
                <w:rFonts w:ascii="Arial" w:hAnsi="Arial" w:cs="Arial"/>
              </w:rPr>
              <w:t>Cationic sp</w:t>
            </w:r>
            <w:r w:rsidRPr="005F1C92">
              <w:rPr>
                <w:rFonts w:ascii="Arial" w:hAnsi="Arial" w:cs="Arial"/>
                <w:vertAlign w:val="superscript"/>
              </w:rPr>
              <w:t>2</w:t>
            </w:r>
            <w:r w:rsidRPr="005F1C92">
              <w:rPr>
                <w:rFonts w:ascii="Arial" w:hAnsi="Arial" w:cs="Arial"/>
              </w:rPr>
              <w:t>N,sp</w:t>
            </w:r>
            <w:r w:rsidRPr="005F1C92">
              <w:rPr>
                <w:rFonts w:ascii="Arial" w:hAnsi="Arial" w:cs="Arial"/>
                <w:vertAlign w:val="superscript"/>
              </w:rPr>
              <w:t>3</w:t>
            </w:r>
            <w:r w:rsidRPr="005F1C92">
              <w:rPr>
                <w:rFonts w:ascii="Arial" w:hAnsi="Arial" w:cs="Arial"/>
              </w:rPr>
              <w:t>N</w:t>
            </w:r>
          </w:p>
        </w:tc>
        <w:tc>
          <w:tcPr>
            <w:tcW w:w="2337" w:type="dxa"/>
          </w:tcPr>
          <w:p w14:paraId="4C0CCD60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 xml:space="preserve">0.55 </w:t>
            </w:r>
            <w:r w:rsidRPr="003D1EA0">
              <w:rPr>
                <w:rFonts w:ascii="Arial" w:hAnsi="Arial" w:cs="Arial"/>
                <w:color w:val="000000"/>
              </w:rPr>
              <w:t>± 0.04</w:t>
            </w:r>
          </w:p>
        </w:tc>
        <w:tc>
          <w:tcPr>
            <w:tcW w:w="2338" w:type="dxa"/>
          </w:tcPr>
          <w:p w14:paraId="222FBD3E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 xml:space="preserve">-1.87 </w:t>
            </w:r>
            <w:r w:rsidRPr="003D1EA0">
              <w:rPr>
                <w:rFonts w:ascii="Arial" w:hAnsi="Arial" w:cs="Arial"/>
                <w:color w:val="000000"/>
              </w:rPr>
              <w:t>± 0.07</w:t>
            </w:r>
          </w:p>
        </w:tc>
      </w:tr>
      <w:tr w:rsidR="00DC1964" w:rsidRPr="00C23EFC" w14:paraId="02EEFCED" w14:textId="77777777" w:rsidTr="00DC1964">
        <w:tc>
          <w:tcPr>
            <w:tcW w:w="2337" w:type="dxa"/>
          </w:tcPr>
          <w:p w14:paraId="542EDE35" w14:textId="77777777" w:rsidR="00DC1964" w:rsidRPr="005F1C92" w:rsidRDefault="00DC1964" w:rsidP="00DC1964">
            <w:pPr>
              <w:spacing w:line="240" w:lineRule="auto"/>
              <w:rPr>
                <w:rFonts w:ascii="Arial" w:hAnsi="Arial" w:cs="Arial"/>
              </w:rPr>
            </w:pPr>
            <w:r w:rsidRPr="005F1C92">
              <w:rPr>
                <w:rFonts w:ascii="Arial" w:hAnsi="Arial" w:cs="Arial"/>
              </w:rPr>
              <w:t>Aliphatic sp</w:t>
            </w:r>
            <w:r w:rsidRPr="005F1C92">
              <w:rPr>
                <w:rFonts w:ascii="Arial" w:hAnsi="Arial" w:cs="Arial"/>
                <w:vertAlign w:val="superscript"/>
              </w:rPr>
              <w:t>3</w:t>
            </w:r>
            <w:r w:rsidRPr="005F1C92">
              <w:rPr>
                <w:rFonts w:ascii="Arial" w:hAnsi="Arial" w:cs="Arial"/>
              </w:rPr>
              <w:t>C</w:t>
            </w:r>
          </w:p>
        </w:tc>
        <w:tc>
          <w:tcPr>
            <w:tcW w:w="2337" w:type="dxa"/>
          </w:tcPr>
          <w:p w14:paraId="250F7511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  <w:color w:val="000000"/>
              </w:rPr>
            </w:pPr>
            <w:r w:rsidRPr="003D1EA0">
              <w:rPr>
                <w:rFonts w:ascii="Arial" w:hAnsi="Arial" w:cs="Arial"/>
                <w:color w:val="000000"/>
              </w:rPr>
              <w:t>0.86 ± 0.04</w:t>
            </w:r>
          </w:p>
        </w:tc>
        <w:tc>
          <w:tcPr>
            <w:tcW w:w="2338" w:type="dxa"/>
          </w:tcPr>
          <w:p w14:paraId="5D0AD089" w14:textId="7EC8A2F6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>1.</w:t>
            </w:r>
            <w:r w:rsidR="00656F04">
              <w:rPr>
                <w:rFonts w:ascii="Arial" w:hAnsi="Arial" w:cs="Arial"/>
              </w:rPr>
              <w:t>34</w:t>
            </w:r>
            <w:r w:rsidRPr="003D1EA0">
              <w:rPr>
                <w:rFonts w:ascii="Arial" w:hAnsi="Arial" w:cs="Arial"/>
              </w:rPr>
              <w:t xml:space="preserve"> </w:t>
            </w:r>
            <w:r w:rsidRPr="003D1EA0">
              <w:rPr>
                <w:rFonts w:ascii="Arial" w:hAnsi="Arial" w:cs="Arial"/>
                <w:color w:val="000000"/>
              </w:rPr>
              <w:t>± 0.0</w:t>
            </w:r>
            <w:r w:rsidR="00656F04">
              <w:rPr>
                <w:rFonts w:ascii="Arial" w:hAnsi="Arial" w:cs="Arial"/>
                <w:color w:val="000000"/>
              </w:rPr>
              <w:t>2</w:t>
            </w:r>
          </w:p>
        </w:tc>
      </w:tr>
      <w:tr w:rsidR="00DC1964" w:rsidRPr="00C23EFC" w14:paraId="366ED413" w14:textId="77777777" w:rsidTr="00DC1964">
        <w:tc>
          <w:tcPr>
            <w:tcW w:w="2337" w:type="dxa"/>
          </w:tcPr>
          <w:p w14:paraId="2569CBD1" w14:textId="77777777" w:rsidR="00DC1964" w:rsidRPr="005F1C92" w:rsidRDefault="00DC1964" w:rsidP="00DC1964">
            <w:pPr>
              <w:spacing w:line="240" w:lineRule="auto"/>
              <w:rPr>
                <w:rFonts w:ascii="Arial" w:hAnsi="Arial" w:cs="Arial"/>
              </w:rPr>
            </w:pPr>
            <w:r w:rsidRPr="005F1C92">
              <w:rPr>
                <w:rFonts w:ascii="Arial" w:hAnsi="Arial" w:cs="Arial"/>
              </w:rPr>
              <w:t>Aromatic sp</w:t>
            </w:r>
            <w:r w:rsidRPr="005F1C92">
              <w:rPr>
                <w:rFonts w:ascii="Arial" w:hAnsi="Arial" w:cs="Arial"/>
                <w:vertAlign w:val="superscript"/>
              </w:rPr>
              <w:t>2</w:t>
            </w:r>
            <w:r w:rsidRPr="005F1C92">
              <w:rPr>
                <w:rFonts w:ascii="Arial" w:hAnsi="Arial" w:cs="Arial"/>
              </w:rPr>
              <w:t>C</w:t>
            </w:r>
          </w:p>
        </w:tc>
        <w:tc>
          <w:tcPr>
            <w:tcW w:w="2337" w:type="dxa"/>
          </w:tcPr>
          <w:p w14:paraId="66BCE1D9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  <w:color w:val="000000"/>
              </w:rPr>
              <w:t>0.76 ± 0.02</w:t>
            </w:r>
          </w:p>
        </w:tc>
        <w:tc>
          <w:tcPr>
            <w:tcW w:w="2338" w:type="dxa"/>
          </w:tcPr>
          <w:p w14:paraId="77313944" w14:textId="7CEC7936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>1.</w:t>
            </w:r>
            <w:r w:rsidR="00656F04">
              <w:rPr>
                <w:rFonts w:ascii="Arial" w:hAnsi="Arial" w:cs="Arial"/>
              </w:rPr>
              <w:t>25</w:t>
            </w:r>
            <w:r w:rsidRPr="003D1EA0">
              <w:rPr>
                <w:rFonts w:ascii="Arial" w:hAnsi="Arial" w:cs="Arial"/>
              </w:rPr>
              <w:t xml:space="preserve"> </w:t>
            </w:r>
            <w:r w:rsidRPr="003D1EA0">
              <w:rPr>
                <w:rFonts w:ascii="Arial" w:hAnsi="Arial" w:cs="Arial"/>
                <w:color w:val="000000"/>
              </w:rPr>
              <w:t>± 0.0</w:t>
            </w:r>
            <w:r w:rsidR="00656F04">
              <w:rPr>
                <w:rFonts w:ascii="Arial" w:hAnsi="Arial" w:cs="Arial"/>
                <w:color w:val="000000"/>
              </w:rPr>
              <w:t>4</w:t>
            </w:r>
          </w:p>
        </w:tc>
      </w:tr>
    </w:tbl>
    <w:p w14:paraId="14C1D019" w14:textId="77777777" w:rsidR="00DC1964" w:rsidRPr="00C23EFC" w:rsidRDefault="00DC1964" w:rsidP="00DC1964">
      <w:pPr>
        <w:jc w:val="center"/>
        <w:rPr>
          <w:rFonts w:asciiTheme="minorHAnsi" w:hAnsiTheme="minorHAnsi"/>
        </w:rPr>
      </w:pPr>
    </w:p>
    <w:p w14:paraId="755387A4" w14:textId="77777777" w:rsidR="00DC1964" w:rsidRPr="00C23EFC" w:rsidRDefault="00DC1964" w:rsidP="00DC1964">
      <w:pPr>
        <w:rPr>
          <w:rFonts w:asciiTheme="minorHAnsi" w:hAnsiTheme="minorHAnsi"/>
        </w:rPr>
      </w:pPr>
    </w:p>
    <w:p w14:paraId="2087A0F5" w14:textId="34A6CAC1" w:rsidR="00DC1964" w:rsidRPr="00C23EFC" w:rsidRDefault="00DC1964" w:rsidP="00DC1964">
      <w:pPr>
        <w:rPr>
          <w:rFonts w:asciiTheme="minorHAnsi" w:hAnsiTheme="minorHAnsi"/>
        </w:rPr>
      </w:pPr>
    </w:p>
    <w:p w14:paraId="7DBD1DAF" w14:textId="41F5B60D" w:rsidR="00DC1964" w:rsidRPr="00C23EFC" w:rsidRDefault="00DC1964" w:rsidP="00DC1964">
      <w:pPr>
        <w:rPr>
          <w:rFonts w:asciiTheme="minorHAnsi" w:hAnsiTheme="minorHAnsi"/>
        </w:rPr>
      </w:pPr>
    </w:p>
    <w:p w14:paraId="0A55F74E" w14:textId="6382C93F" w:rsidR="00DC1964" w:rsidRPr="00C23EFC" w:rsidRDefault="00DC1964" w:rsidP="00DC1964">
      <w:pPr>
        <w:rPr>
          <w:rFonts w:asciiTheme="minorHAnsi" w:hAnsiTheme="minorHAnsi"/>
        </w:rPr>
      </w:pPr>
    </w:p>
    <w:p w14:paraId="2B6F6588" w14:textId="5AE4F742" w:rsidR="00DC1964" w:rsidRPr="00C23EFC" w:rsidRDefault="00DC1964" w:rsidP="00DC1964">
      <w:pPr>
        <w:rPr>
          <w:rFonts w:asciiTheme="minorHAnsi" w:hAnsiTheme="minorHAnsi"/>
        </w:rPr>
      </w:pPr>
    </w:p>
    <w:p w14:paraId="1CEE8CC0" w14:textId="738C0A18" w:rsidR="00DC1964" w:rsidRPr="00C23EFC" w:rsidRDefault="00402CE9" w:rsidP="00DC1964">
      <w:pPr>
        <w:rPr>
          <w:rFonts w:asciiTheme="minorHAnsi" w:hAnsiTheme="minorHAnsi"/>
        </w:rPr>
      </w:pPr>
      <w:r>
        <w:rPr>
          <w:rFonts w:asciiTheme="minorHAnsi" w:hAnsiTheme="minorHAnsi"/>
          <w:vertAlign w:val="superscript"/>
        </w:rPr>
        <w:t xml:space="preserve">a  </w:t>
      </w:r>
      <w:r w:rsidR="00785A36">
        <w:rPr>
          <w:rFonts w:ascii="Arial" w:hAnsi="Arial" w:cs="Arial"/>
        </w:rPr>
        <w:fldChar w:fldCharType="begin">
          <w:fldData xml:space="preserve">PEVuZE5vdGU+PENpdGU+PEF1dGhvcj5DaGVuZzwvQXV0aG9yPjxZZWFyPjIwMTY8L1llYXI+PFJl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</w:fldData>
        </w:fldChar>
      </w:r>
      <w:r w:rsidR="00785A36">
        <w:rPr>
          <w:rFonts w:ascii="Arial" w:hAnsi="Arial" w:cs="Arial"/>
        </w:rPr>
        <w:instrText xml:space="preserve"> ADDIN EN.CITE </w:instrText>
      </w:r>
      <w:r w:rsidR="00785A36">
        <w:rPr>
          <w:rFonts w:ascii="Arial" w:hAnsi="Arial" w:cs="Arial"/>
        </w:rPr>
        <w:fldChar w:fldCharType="begin">
          <w:fldData xml:space="preserve">PEVuZE5vdGU+PENpdGU+PEF1dGhvcj5DaGVuZzwvQXV0aG9yPjxZZWFyPjIwMTY8L1llYXI+PFJl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</w:fldData>
        </w:fldChar>
      </w:r>
      <w:r w:rsidR="00785A36">
        <w:rPr>
          <w:rFonts w:ascii="Arial" w:hAnsi="Arial" w:cs="Arial"/>
        </w:rPr>
        <w:instrText xml:space="preserve"> ADDIN EN.CITE.DATA </w:instrText>
      </w:r>
      <w:r w:rsidR="00785A36">
        <w:rPr>
          <w:rFonts w:ascii="Arial" w:hAnsi="Arial" w:cs="Arial"/>
        </w:rPr>
      </w:r>
      <w:r w:rsidR="00785A36">
        <w:rPr>
          <w:rFonts w:ascii="Arial" w:hAnsi="Arial" w:cs="Arial"/>
        </w:rPr>
        <w:fldChar w:fldCharType="end"/>
      </w:r>
      <w:r w:rsidR="00785A36">
        <w:rPr>
          <w:rFonts w:ascii="Arial" w:hAnsi="Arial" w:cs="Arial"/>
        </w:rPr>
      </w:r>
      <w:r w:rsidR="00785A36">
        <w:rPr>
          <w:rFonts w:ascii="Arial" w:hAnsi="Arial" w:cs="Arial"/>
        </w:rPr>
        <w:fldChar w:fldCharType="separate"/>
      </w:r>
      <w:r w:rsidR="00785A36">
        <w:rPr>
          <w:rFonts w:ascii="Arial" w:hAnsi="Arial" w:cs="Arial"/>
          <w:noProof/>
        </w:rPr>
        <w:t>[2]</w:t>
      </w:r>
      <w:r w:rsidR="00785A36">
        <w:rPr>
          <w:rFonts w:ascii="Arial" w:hAnsi="Arial" w:cs="Arial"/>
        </w:rPr>
        <w:fldChar w:fldCharType="end"/>
      </w:r>
    </w:p>
    <w:p w14:paraId="3D6EBC14" w14:textId="24375D11" w:rsidR="00DC1964" w:rsidRDefault="00DC1964" w:rsidP="00DC1964"/>
    <w:p w14:paraId="7AFA2B57" w14:textId="0CDE4079" w:rsidR="00DC1964" w:rsidRDefault="00DC1964" w:rsidP="00DC1964"/>
    <w:p w14:paraId="455C131C" w14:textId="6B5C962D" w:rsidR="00DC1964" w:rsidRDefault="00DC1964" w:rsidP="00DC1964"/>
    <w:p w14:paraId="59FA26D2" w14:textId="2F479C86" w:rsidR="00DC1964" w:rsidRDefault="00DC1964" w:rsidP="00DC1964"/>
    <w:p w14:paraId="694C8B15" w14:textId="2D8FCD42" w:rsidR="00DC1964" w:rsidRDefault="00DC1964" w:rsidP="00DC1964"/>
    <w:p w14:paraId="00C232EC" w14:textId="32E50697" w:rsidR="00DC1964" w:rsidRDefault="00DC1964" w:rsidP="00DC1964"/>
    <w:p w14:paraId="173A9AD6" w14:textId="520C669C" w:rsidR="00DC1964" w:rsidRDefault="00DC1964" w:rsidP="00DC1964"/>
    <w:p w14:paraId="5DBBDEBC" w14:textId="1634DD1C" w:rsidR="00DC1964" w:rsidRPr="00517523" w:rsidRDefault="00DC1964" w:rsidP="00C23EFC">
      <w:pPr>
        <w:spacing w:line="240" w:lineRule="auto"/>
        <w:ind w:right="1710"/>
        <w:rPr>
          <w:rFonts w:ascii="Arial" w:hAnsi="Arial" w:cs="Arial"/>
        </w:rPr>
      </w:pPr>
      <w:r w:rsidRPr="00517523">
        <w:rPr>
          <w:rFonts w:ascii="Arial" w:hAnsi="Arial" w:cs="Arial"/>
          <w:b/>
        </w:rPr>
        <w:lastRenderedPageBreak/>
        <w:t>Table S3.</w:t>
      </w:r>
      <w:r w:rsidRPr="00517523">
        <w:rPr>
          <w:rFonts w:ascii="Arial" w:hAnsi="Arial" w:cs="Arial"/>
        </w:rPr>
        <w:t xml:space="preserve">  Contributions to Effects of </w:t>
      </w:r>
      <w:proofErr w:type="spellStart"/>
      <w:r w:rsidRPr="00517523">
        <w:rPr>
          <w:rFonts w:ascii="Arial" w:hAnsi="Arial" w:cs="Arial"/>
        </w:rPr>
        <w:t>KGlu</w:t>
      </w:r>
      <w:proofErr w:type="spellEnd"/>
      <w:r w:rsidRPr="00517523">
        <w:rPr>
          <w:rFonts w:ascii="Arial" w:hAnsi="Arial" w:cs="Arial"/>
        </w:rPr>
        <w:t xml:space="preserve"> and </w:t>
      </w:r>
      <w:proofErr w:type="spellStart"/>
      <w:r w:rsidRPr="00517523">
        <w:rPr>
          <w:rFonts w:ascii="Arial" w:hAnsi="Arial" w:cs="Arial"/>
        </w:rPr>
        <w:t>KCl</w:t>
      </w:r>
      <w:proofErr w:type="spellEnd"/>
      <w:r w:rsidRPr="00517523">
        <w:rPr>
          <w:rFonts w:ascii="Arial" w:hAnsi="Arial" w:cs="Arial"/>
        </w:rPr>
        <w:t xml:space="preserve"> on T</w:t>
      </w:r>
      <w:r w:rsidRPr="00517523">
        <w:rPr>
          <w:rFonts w:ascii="Arial" w:hAnsi="Arial" w:cs="Arial"/>
          <w:vertAlign w:val="subscript"/>
        </w:rPr>
        <w:t>PS</w:t>
      </w:r>
      <w:r w:rsidR="00C23EFC">
        <w:rPr>
          <w:rFonts w:ascii="Arial" w:hAnsi="Arial" w:cs="Arial"/>
        </w:rPr>
        <w:t xml:space="preserve"> From Inter</w:t>
      </w:r>
      <w:r w:rsidRPr="00517523">
        <w:rPr>
          <w:rFonts w:ascii="Arial" w:hAnsi="Arial" w:cs="Arial"/>
        </w:rPr>
        <w:t>actions</w:t>
      </w:r>
      <w:r w:rsidR="00C23EFC">
        <w:rPr>
          <w:rFonts w:ascii="Arial" w:hAnsi="Arial" w:cs="Arial"/>
        </w:rPr>
        <w:t xml:space="preserve"> o</w:t>
      </w:r>
      <w:r w:rsidRPr="00517523">
        <w:rPr>
          <w:rFonts w:ascii="Arial" w:hAnsi="Arial" w:cs="Arial"/>
        </w:rPr>
        <w:t xml:space="preserve">f these Salts with G Backbone and </w:t>
      </w:r>
      <w:proofErr w:type="gramStart"/>
      <w:r w:rsidRPr="00517523">
        <w:rPr>
          <w:rFonts w:ascii="Arial" w:hAnsi="Arial" w:cs="Arial"/>
        </w:rPr>
        <w:t>Q,N</w:t>
      </w:r>
      <w:proofErr w:type="gramEnd"/>
      <w:r w:rsidRPr="00517523">
        <w:rPr>
          <w:rFonts w:ascii="Arial" w:hAnsi="Arial" w:cs="Arial"/>
        </w:rPr>
        <w:t xml:space="preserve"> Side Chain Amide Groups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15"/>
        <w:gridCol w:w="2070"/>
        <w:gridCol w:w="2160"/>
      </w:tblGrid>
      <w:tr w:rsidR="00DC1964" w:rsidRPr="00C23EFC" w14:paraId="6DA5B21A" w14:textId="77777777" w:rsidTr="005F1C92">
        <w:tc>
          <w:tcPr>
            <w:tcW w:w="2515" w:type="dxa"/>
          </w:tcPr>
          <w:p w14:paraId="0B5CAB64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>Amide Residue</w:t>
            </w:r>
          </w:p>
          <w:p w14:paraId="7D27CDAD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>Contribution to PS</w:t>
            </w:r>
          </w:p>
        </w:tc>
        <w:tc>
          <w:tcPr>
            <w:tcW w:w="2070" w:type="dxa"/>
          </w:tcPr>
          <w:p w14:paraId="7B0A6872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>G backbone</w:t>
            </w:r>
          </w:p>
        </w:tc>
        <w:tc>
          <w:tcPr>
            <w:tcW w:w="2160" w:type="dxa"/>
          </w:tcPr>
          <w:p w14:paraId="5955CE54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>Q, N side chain</w:t>
            </w:r>
          </w:p>
          <w:p w14:paraId="4BD96287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</w:p>
        </w:tc>
      </w:tr>
      <w:tr w:rsidR="00DC1964" w:rsidRPr="00C23EFC" w14:paraId="567F99F6" w14:textId="77777777" w:rsidTr="005F1C92">
        <w:tc>
          <w:tcPr>
            <w:tcW w:w="2515" w:type="dxa"/>
          </w:tcPr>
          <w:p w14:paraId="08AE8037" w14:textId="77777777" w:rsidR="00DC1964" w:rsidRPr="003D1EA0" w:rsidRDefault="00DC1964" w:rsidP="00DC1964">
            <w:pPr>
              <w:spacing w:line="240" w:lineRule="auto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>Amide O ASA (A</w:t>
            </w:r>
            <w:r w:rsidRPr="003D1EA0">
              <w:rPr>
                <w:rFonts w:ascii="Arial" w:hAnsi="Arial" w:cs="Arial"/>
                <w:vertAlign w:val="superscript"/>
              </w:rPr>
              <w:t>2</w:t>
            </w:r>
            <w:r w:rsidRPr="003D1EA0">
              <w:rPr>
                <w:rFonts w:ascii="Arial" w:hAnsi="Arial" w:cs="Arial"/>
              </w:rPr>
              <w:t>)</w:t>
            </w:r>
          </w:p>
        </w:tc>
        <w:tc>
          <w:tcPr>
            <w:tcW w:w="2070" w:type="dxa"/>
          </w:tcPr>
          <w:p w14:paraId="29797FB2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>28 A</w:t>
            </w:r>
            <w:r w:rsidRPr="003D1EA0">
              <w:rPr>
                <w:rFonts w:ascii="Arial" w:hAnsi="Arial" w:cs="Arial"/>
                <w:vertAlign w:val="superscript"/>
              </w:rPr>
              <w:t>2</w:t>
            </w:r>
          </w:p>
        </w:tc>
        <w:tc>
          <w:tcPr>
            <w:tcW w:w="2160" w:type="dxa"/>
          </w:tcPr>
          <w:p w14:paraId="35248E9B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>45 A</w:t>
            </w:r>
            <w:r w:rsidRPr="003D1EA0">
              <w:rPr>
                <w:rFonts w:ascii="Arial" w:hAnsi="Arial" w:cs="Arial"/>
                <w:vertAlign w:val="superscript"/>
              </w:rPr>
              <w:t>2</w:t>
            </w:r>
          </w:p>
        </w:tc>
      </w:tr>
      <w:tr w:rsidR="00DC1964" w:rsidRPr="00C23EFC" w14:paraId="6C10A9E3" w14:textId="77777777" w:rsidTr="005F1C92">
        <w:tc>
          <w:tcPr>
            <w:tcW w:w="2515" w:type="dxa"/>
          </w:tcPr>
          <w:p w14:paraId="78426168" w14:textId="77777777" w:rsidR="00DC1964" w:rsidRPr="003D1EA0" w:rsidRDefault="00DC1964" w:rsidP="00DC1964">
            <w:pPr>
              <w:spacing w:line="240" w:lineRule="auto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>Amide N ASA (A</w:t>
            </w:r>
            <w:r w:rsidRPr="003D1EA0">
              <w:rPr>
                <w:rFonts w:ascii="Arial" w:hAnsi="Arial" w:cs="Arial"/>
                <w:vertAlign w:val="superscript"/>
              </w:rPr>
              <w:t>2</w:t>
            </w:r>
            <w:r w:rsidRPr="003D1EA0">
              <w:rPr>
                <w:rFonts w:ascii="Arial" w:hAnsi="Arial" w:cs="Arial"/>
              </w:rPr>
              <w:t>)</w:t>
            </w:r>
          </w:p>
        </w:tc>
        <w:tc>
          <w:tcPr>
            <w:tcW w:w="2070" w:type="dxa"/>
          </w:tcPr>
          <w:p w14:paraId="259FDA54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>17 A</w:t>
            </w:r>
            <w:r w:rsidRPr="003D1EA0">
              <w:rPr>
                <w:rFonts w:ascii="Arial" w:hAnsi="Arial" w:cs="Arial"/>
                <w:vertAlign w:val="superscript"/>
              </w:rPr>
              <w:t>2</w:t>
            </w:r>
          </w:p>
        </w:tc>
        <w:tc>
          <w:tcPr>
            <w:tcW w:w="2160" w:type="dxa"/>
          </w:tcPr>
          <w:p w14:paraId="008792A0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>53 A</w:t>
            </w:r>
            <w:r w:rsidRPr="003D1EA0">
              <w:rPr>
                <w:rFonts w:ascii="Arial" w:hAnsi="Arial" w:cs="Arial"/>
                <w:vertAlign w:val="superscript"/>
              </w:rPr>
              <w:t>2</w:t>
            </w:r>
          </w:p>
        </w:tc>
      </w:tr>
      <w:tr w:rsidR="00DC1964" w:rsidRPr="00C23EFC" w14:paraId="4BC151F3" w14:textId="77777777" w:rsidTr="005F1C92">
        <w:tc>
          <w:tcPr>
            <w:tcW w:w="2515" w:type="dxa"/>
          </w:tcPr>
          <w:p w14:paraId="56525849" w14:textId="77777777" w:rsidR="00DC1964" w:rsidRPr="003D1EA0" w:rsidRDefault="00DC1964" w:rsidP="00DC1964">
            <w:pPr>
              <w:spacing w:line="240" w:lineRule="auto"/>
              <w:rPr>
                <w:rFonts w:ascii="Arial" w:hAnsi="Arial" w:cs="Arial"/>
              </w:rPr>
            </w:pPr>
            <w:proofErr w:type="spellStart"/>
            <w:r w:rsidRPr="003D1EA0">
              <w:rPr>
                <w:rFonts w:ascii="Arial" w:hAnsi="Arial" w:cs="Arial"/>
              </w:rPr>
              <w:t>KCl</w:t>
            </w:r>
            <w:proofErr w:type="spellEnd"/>
            <w:r w:rsidRPr="003D1EA0">
              <w:rPr>
                <w:rFonts w:ascii="Arial" w:hAnsi="Arial" w:cs="Arial"/>
              </w:rPr>
              <w:t xml:space="preserve">-Amide O Contribution to PS </w:t>
            </w:r>
          </w:p>
        </w:tc>
        <w:tc>
          <w:tcPr>
            <w:tcW w:w="2070" w:type="dxa"/>
          </w:tcPr>
          <w:p w14:paraId="3011C069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 xml:space="preserve">+52 </w:t>
            </w:r>
            <w:proofErr w:type="spellStart"/>
            <w:r w:rsidRPr="003D1EA0">
              <w:rPr>
                <w:rFonts w:ascii="Arial" w:hAnsi="Arial" w:cs="Arial"/>
              </w:rPr>
              <w:t>cal</w:t>
            </w:r>
            <w:proofErr w:type="spellEnd"/>
            <w:r w:rsidRPr="003D1EA0">
              <w:rPr>
                <w:rFonts w:ascii="Arial" w:hAnsi="Arial" w:cs="Arial"/>
              </w:rPr>
              <w:t xml:space="preserve"> mol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  <w:r w:rsidRPr="003D1EA0">
              <w:rPr>
                <w:rFonts w:ascii="Arial" w:hAnsi="Arial" w:cs="Arial"/>
              </w:rPr>
              <w:t xml:space="preserve"> m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</w:p>
        </w:tc>
        <w:tc>
          <w:tcPr>
            <w:tcW w:w="2160" w:type="dxa"/>
          </w:tcPr>
          <w:p w14:paraId="340F5875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 xml:space="preserve">+83 </w:t>
            </w:r>
            <w:proofErr w:type="spellStart"/>
            <w:r w:rsidRPr="003D1EA0">
              <w:rPr>
                <w:rFonts w:ascii="Arial" w:hAnsi="Arial" w:cs="Arial"/>
              </w:rPr>
              <w:t>cal</w:t>
            </w:r>
            <w:proofErr w:type="spellEnd"/>
            <w:r w:rsidRPr="003D1EA0">
              <w:rPr>
                <w:rFonts w:ascii="Arial" w:hAnsi="Arial" w:cs="Arial"/>
              </w:rPr>
              <w:t xml:space="preserve"> mol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  <w:r w:rsidRPr="003D1EA0">
              <w:rPr>
                <w:rFonts w:ascii="Arial" w:hAnsi="Arial" w:cs="Arial"/>
              </w:rPr>
              <w:t xml:space="preserve"> m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</w:p>
        </w:tc>
      </w:tr>
      <w:tr w:rsidR="00DC1964" w:rsidRPr="00C23EFC" w14:paraId="152A3F38" w14:textId="77777777" w:rsidTr="005F1C92">
        <w:tc>
          <w:tcPr>
            <w:tcW w:w="2515" w:type="dxa"/>
          </w:tcPr>
          <w:p w14:paraId="5271C220" w14:textId="77777777" w:rsidR="00DC1964" w:rsidRPr="003D1EA0" w:rsidRDefault="00DC1964" w:rsidP="00DC1964">
            <w:pPr>
              <w:spacing w:line="240" w:lineRule="auto"/>
              <w:rPr>
                <w:rFonts w:ascii="Arial" w:hAnsi="Arial" w:cs="Arial"/>
              </w:rPr>
            </w:pPr>
            <w:proofErr w:type="spellStart"/>
            <w:r w:rsidRPr="003D1EA0">
              <w:rPr>
                <w:rFonts w:ascii="Arial" w:hAnsi="Arial" w:cs="Arial"/>
              </w:rPr>
              <w:t>KCl</w:t>
            </w:r>
            <w:proofErr w:type="spellEnd"/>
            <w:r w:rsidRPr="003D1EA0">
              <w:rPr>
                <w:rFonts w:ascii="Arial" w:hAnsi="Arial" w:cs="Arial"/>
              </w:rPr>
              <w:t>-Amide N Contribution to PS</w:t>
            </w:r>
            <w:r w:rsidRPr="003D1EA0">
              <w:rPr>
                <w:rFonts w:ascii="Arial" w:hAnsi="Arial" w:cs="Arial"/>
                <w:vertAlign w:val="subscript"/>
              </w:rPr>
              <w:t xml:space="preserve">    </w:t>
            </w:r>
          </w:p>
        </w:tc>
        <w:tc>
          <w:tcPr>
            <w:tcW w:w="2070" w:type="dxa"/>
          </w:tcPr>
          <w:p w14:paraId="71312036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 xml:space="preserve">-6 </w:t>
            </w:r>
            <w:proofErr w:type="spellStart"/>
            <w:r w:rsidRPr="003D1EA0">
              <w:rPr>
                <w:rFonts w:ascii="Arial" w:hAnsi="Arial" w:cs="Arial"/>
              </w:rPr>
              <w:t>cal</w:t>
            </w:r>
            <w:proofErr w:type="spellEnd"/>
            <w:r w:rsidRPr="003D1EA0">
              <w:rPr>
                <w:rFonts w:ascii="Arial" w:hAnsi="Arial" w:cs="Arial"/>
              </w:rPr>
              <w:t xml:space="preserve"> mol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  <w:r w:rsidRPr="003D1EA0">
              <w:rPr>
                <w:rFonts w:ascii="Arial" w:hAnsi="Arial" w:cs="Arial"/>
              </w:rPr>
              <w:t xml:space="preserve"> m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</w:p>
        </w:tc>
        <w:tc>
          <w:tcPr>
            <w:tcW w:w="2160" w:type="dxa"/>
          </w:tcPr>
          <w:p w14:paraId="04ADA89D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 xml:space="preserve">-18 </w:t>
            </w:r>
            <w:proofErr w:type="spellStart"/>
            <w:r w:rsidRPr="003D1EA0">
              <w:rPr>
                <w:rFonts w:ascii="Arial" w:hAnsi="Arial" w:cs="Arial"/>
              </w:rPr>
              <w:t>cal</w:t>
            </w:r>
            <w:proofErr w:type="spellEnd"/>
            <w:r w:rsidRPr="003D1EA0">
              <w:rPr>
                <w:rFonts w:ascii="Arial" w:hAnsi="Arial" w:cs="Arial"/>
              </w:rPr>
              <w:t xml:space="preserve"> mol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  <w:r w:rsidRPr="003D1EA0">
              <w:rPr>
                <w:rFonts w:ascii="Arial" w:hAnsi="Arial" w:cs="Arial"/>
              </w:rPr>
              <w:t xml:space="preserve"> m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</w:p>
        </w:tc>
      </w:tr>
      <w:tr w:rsidR="00DC1964" w:rsidRPr="00C23EFC" w14:paraId="1ED24C6A" w14:textId="77777777" w:rsidTr="005F1C92">
        <w:tc>
          <w:tcPr>
            <w:tcW w:w="2515" w:type="dxa"/>
          </w:tcPr>
          <w:p w14:paraId="10C7F2F5" w14:textId="77777777" w:rsidR="00DC1964" w:rsidRPr="003D1EA0" w:rsidRDefault="00DC1964" w:rsidP="00DC1964">
            <w:pPr>
              <w:spacing w:line="240" w:lineRule="auto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 xml:space="preserve">Net </w:t>
            </w:r>
            <w:proofErr w:type="spellStart"/>
            <w:r w:rsidRPr="003D1EA0">
              <w:rPr>
                <w:rFonts w:ascii="Arial" w:hAnsi="Arial" w:cs="Arial"/>
              </w:rPr>
              <w:t>KCl</w:t>
            </w:r>
            <w:proofErr w:type="spellEnd"/>
            <w:r w:rsidRPr="003D1EA0">
              <w:rPr>
                <w:rFonts w:ascii="Arial" w:hAnsi="Arial" w:cs="Arial"/>
              </w:rPr>
              <w:t>-Amide O,N Contribution to PS</w:t>
            </w:r>
          </w:p>
        </w:tc>
        <w:tc>
          <w:tcPr>
            <w:tcW w:w="2070" w:type="dxa"/>
          </w:tcPr>
          <w:p w14:paraId="61C0498A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 xml:space="preserve">+46 </w:t>
            </w:r>
            <w:proofErr w:type="spellStart"/>
            <w:r w:rsidRPr="003D1EA0">
              <w:rPr>
                <w:rFonts w:ascii="Arial" w:hAnsi="Arial" w:cs="Arial"/>
              </w:rPr>
              <w:t>cal</w:t>
            </w:r>
            <w:proofErr w:type="spellEnd"/>
            <w:r w:rsidRPr="003D1EA0">
              <w:rPr>
                <w:rFonts w:ascii="Arial" w:hAnsi="Arial" w:cs="Arial"/>
              </w:rPr>
              <w:t xml:space="preserve"> mol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  <w:r w:rsidRPr="003D1EA0">
              <w:rPr>
                <w:rFonts w:ascii="Arial" w:hAnsi="Arial" w:cs="Arial"/>
              </w:rPr>
              <w:t xml:space="preserve"> m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</w:p>
        </w:tc>
        <w:tc>
          <w:tcPr>
            <w:tcW w:w="2160" w:type="dxa"/>
          </w:tcPr>
          <w:p w14:paraId="28D2173D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 xml:space="preserve">+65 </w:t>
            </w:r>
            <w:proofErr w:type="spellStart"/>
            <w:r w:rsidRPr="003D1EA0">
              <w:rPr>
                <w:rFonts w:ascii="Arial" w:hAnsi="Arial" w:cs="Arial"/>
              </w:rPr>
              <w:t>cal</w:t>
            </w:r>
            <w:proofErr w:type="spellEnd"/>
            <w:r w:rsidRPr="003D1EA0">
              <w:rPr>
                <w:rFonts w:ascii="Arial" w:hAnsi="Arial" w:cs="Arial"/>
              </w:rPr>
              <w:t xml:space="preserve"> mol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  <w:r w:rsidRPr="003D1EA0">
              <w:rPr>
                <w:rFonts w:ascii="Arial" w:hAnsi="Arial" w:cs="Arial"/>
              </w:rPr>
              <w:t xml:space="preserve"> m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</w:p>
        </w:tc>
      </w:tr>
      <w:tr w:rsidR="00DC1964" w:rsidRPr="00C23EFC" w14:paraId="3250A1B5" w14:textId="77777777" w:rsidTr="005F1C92">
        <w:tc>
          <w:tcPr>
            <w:tcW w:w="2515" w:type="dxa"/>
          </w:tcPr>
          <w:p w14:paraId="04CA3C67" w14:textId="77777777" w:rsidR="00DC1964" w:rsidRPr="003D1EA0" w:rsidRDefault="00DC1964" w:rsidP="00DC1964">
            <w:pPr>
              <w:spacing w:line="240" w:lineRule="auto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>K-Glu Amide O Contribution to PS</w:t>
            </w:r>
          </w:p>
        </w:tc>
        <w:tc>
          <w:tcPr>
            <w:tcW w:w="2070" w:type="dxa"/>
          </w:tcPr>
          <w:p w14:paraId="5D7BF03E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 xml:space="preserve">-21 </w:t>
            </w:r>
            <w:proofErr w:type="spellStart"/>
            <w:r w:rsidRPr="003D1EA0">
              <w:rPr>
                <w:rFonts w:ascii="Arial" w:hAnsi="Arial" w:cs="Arial"/>
              </w:rPr>
              <w:t>cal</w:t>
            </w:r>
            <w:proofErr w:type="spellEnd"/>
            <w:r w:rsidRPr="003D1EA0">
              <w:rPr>
                <w:rFonts w:ascii="Arial" w:hAnsi="Arial" w:cs="Arial"/>
              </w:rPr>
              <w:t xml:space="preserve"> mol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  <w:r w:rsidRPr="003D1EA0">
              <w:rPr>
                <w:rFonts w:ascii="Arial" w:hAnsi="Arial" w:cs="Arial"/>
              </w:rPr>
              <w:t xml:space="preserve"> m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</w:p>
        </w:tc>
        <w:tc>
          <w:tcPr>
            <w:tcW w:w="2160" w:type="dxa"/>
          </w:tcPr>
          <w:p w14:paraId="76BC5688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 xml:space="preserve">-34 </w:t>
            </w:r>
            <w:proofErr w:type="spellStart"/>
            <w:r w:rsidRPr="003D1EA0">
              <w:rPr>
                <w:rFonts w:ascii="Arial" w:hAnsi="Arial" w:cs="Arial"/>
              </w:rPr>
              <w:t>cal</w:t>
            </w:r>
            <w:proofErr w:type="spellEnd"/>
            <w:r w:rsidRPr="003D1EA0">
              <w:rPr>
                <w:rFonts w:ascii="Arial" w:hAnsi="Arial" w:cs="Arial"/>
              </w:rPr>
              <w:t xml:space="preserve"> mol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  <w:r w:rsidRPr="003D1EA0">
              <w:rPr>
                <w:rFonts w:ascii="Arial" w:hAnsi="Arial" w:cs="Arial"/>
              </w:rPr>
              <w:t xml:space="preserve"> m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</w:p>
        </w:tc>
      </w:tr>
      <w:tr w:rsidR="00DC1964" w:rsidRPr="00C23EFC" w14:paraId="42C23F98" w14:textId="77777777" w:rsidTr="005F1C92">
        <w:tc>
          <w:tcPr>
            <w:tcW w:w="2515" w:type="dxa"/>
          </w:tcPr>
          <w:p w14:paraId="5A5871CC" w14:textId="77777777" w:rsidR="00DC1964" w:rsidRPr="003D1EA0" w:rsidRDefault="00DC1964" w:rsidP="00DC1964">
            <w:pPr>
              <w:spacing w:line="240" w:lineRule="auto"/>
              <w:rPr>
                <w:rFonts w:ascii="Arial" w:hAnsi="Arial" w:cs="Arial"/>
              </w:rPr>
            </w:pPr>
            <w:proofErr w:type="spellStart"/>
            <w:r w:rsidRPr="003D1EA0">
              <w:rPr>
                <w:rFonts w:ascii="Arial" w:hAnsi="Arial" w:cs="Arial"/>
              </w:rPr>
              <w:t>KGlu</w:t>
            </w:r>
            <w:proofErr w:type="spellEnd"/>
            <w:r w:rsidRPr="003D1EA0">
              <w:rPr>
                <w:rFonts w:ascii="Arial" w:hAnsi="Arial" w:cs="Arial"/>
              </w:rPr>
              <w:t>-Amide N Contribution to PS</w:t>
            </w:r>
          </w:p>
        </w:tc>
        <w:tc>
          <w:tcPr>
            <w:tcW w:w="2070" w:type="dxa"/>
          </w:tcPr>
          <w:p w14:paraId="0E127F2C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 xml:space="preserve">+7 </w:t>
            </w:r>
            <w:proofErr w:type="spellStart"/>
            <w:r w:rsidRPr="003D1EA0">
              <w:rPr>
                <w:rFonts w:ascii="Arial" w:hAnsi="Arial" w:cs="Arial"/>
              </w:rPr>
              <w:t>cal</w:t>
            </w:r>
            <w:proofErr w:type="spellEnd"/>
            <w:r w:rsidRPr="003D1EA0">
              <w:rPr>
                <w:rFonts w:ascii="Arial" w:hAnsi="Arial" w:cs="Arial"/>
              </w:rPr>
              <w:t xml:space="preserve"> mol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  <w:r w:rsidRPr="003D1EA0">
              <w:rPr>
                <w:rFonts w:ascii="Arial" w:hAnsi="Arial" w:cs="Arial"/>
              </w:rPr>
              <w:t xml:space="preserve"> m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</w:p>
        </w:tc>
        <w:tc>
          <w:tcPr>
            <w:tcW w:w="2160" w:type="dxa"/>
          </w:tcPr>
          <w:p w14:paraId="76A56936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 xml:space="preserve">+21 </w:t>
            </w:r>
            <w:proofErr w:type="spellStart"/>
            <w:r w:rsidRPr="003D1EA0">
              <w:rPr>
                <w:rFonts w:ascii="Arial" w:hAnsi="Arial" w:cs="Arial"/>
              </w:rPr>
              <w:t>cal</w:t>
            </w:r>
            <w:proofErr w:type="spellEnd"/>
            <w:r w:rsidRPr="003D1EA0">
              <w:rPr>
                <w:rFonts w:ascii="Arial" w:hAnsi="Arial" w:cs="Arial"/>
              </w:rPr>
              <w:t xml:space="preserve"> mol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  <w:r w:rsidRPr="003D1EA0">
              <w:rPr>
                <w:rFonts w:ascii="Arial" w:hAnsi="Arial" w:cs="Arial"/>
              </w:rPr>
              <w:t xml:space="preserve"> m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</w:p>
        </w:tc>
      </w:tr>
      <w:tr w:rsidR="00DC1964" w:rsidRPr="00C23EFC" w14:paraId="6FDF94CB" w14:textId="77777777" w:rsidTr="005F1C92">
        <w:tc>
          <w:tcPr>
            <w:tcW w:w="2515" w:type="dxa"/>
          </w:tcPr>
          <w:p w14:paraId="310E712D" w14:textId="77777777" w:rsidR="00DC1964" w:rsidRPr="003D1EA0" w:rsidRDefault="00DC1964" w:rsidP="00DC1964">
            <w:pPr>
              <w:spacing w:line="240" w:lineRule="auto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 xml:space="preserve">Net </w:t>
            </w:r>
            <w:proofErr w:type="spellStart"/>
            <w:r w:rsidRPr="003D1EA0">
              <w:rPr>
                <w:rFonts w:ascii="Arial" w:hAnsi="Arial" w:cs="Arial"/>
              </w:rPr>
              <w:t>KGlu</w:t>
            </w:r>
            <w:proofErr w:type="spellEnd"/>
            <w:r w:rsidRPr="003D1EA0">
              <w:rPr>
                <w:rFonts w:ascii="Arial" w:hAnsi="Arial" w:cs="Arial"/>
              </w:rPr>
              <w:t>-Amide O,N Contribution to PS</w:t>
            </w:r>
          </w:p>
        </w:tc>
        <w:tc>
          <w:tcPr>
            <w:tcW w:w="2070" w:type="dxa"/>
          </w:tcPr>
          <w:p w14:paraId="1218A5B7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 xml:space="preserve">-14 </w:t>
            </w:r>
            <w:proofErr w:type="spellStart"/>
            <w:r w:rsidRPr="003D1EA0">
              <w:rPr>
                <w:rFonts w:ascii="Arial" w:hAnsi="Arial" w:cs="Arial"/>
              </w:rPr>
              <w:t>cal</w:t>
            </w:r>
            <w:proofErr w:type="spellEnd"/>
            <w:r w:rsidRPr="003D1EA0">
              <w:rPr>
                <w:rFonts w:ascii="Arial" w:hAnsi="Arial" w:cs="Arial"/>
              </w:rPr>
              <w:t xml:space="preserve"> mol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  <w:r w:rsidRPr="003D1EA0">
              <w:rPr>
                <w:rFonts w:ascii="Arial" w:hAnsi="Arial" w:cs="Arial"/>
              </w:rPr>
              <w:t xml:space="preserve"> m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</w:p>
        </w:tc>
        <w:tc>
          <w:tcPr>
            <w:tcW w:w="2160" w:type="dxa"/>
          </w:tcPr>
          <w:p w14:paraId="569A1334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 xml:space="preserve">-13 </w:t>
            </w:r>
            <w:proofErr w:type="spellStart"/>
            <w:r w:rsidRPr="003D1EA0">
              <w:rPr>
                <w:rFonts w:ascii="Arial" w:hAnsi="Arial" w:cs="Arial"/>
              </w:rPr>
              <w:t>cal</w:t>
            </w:r>
            <w:proofErr w:type="spellEnd"/>
            <w:r w:rsidRPr="003D1EA0">
              <w:rPr>
                <w:rFonts w:ascii="Arial" w:hAnsi="Arial" w:cs="Arial"/>
              </w:rPr>
              <w:t xml:space="preserve"> mol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  <w:r w:rsidRPr="003D1EA0">
              <w:rPr>
                <w:rFonts w:ascii="Arial" w:hAnsi="Arial" w:cs="Arial"/>
              </w:rPr>
              <w:t xml:space="preserve"> m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</w:p>
        </w:tc>
      </w:tr>
      <w:tr w:rsidR="00DC1964" w:rsidRPr="00C23EFC" w14:paraId="543CB4C6" w14:textId="77777777" w:rsidTr="005F1C92">
        <w:tc>
          <w:tcPr>
            <w:tcW w:w="2515" w:type="dxa"/>
          </w:tcPr>
          <w:p w14:paraId="6F5C26F4" w14:textId="77777777" w:rsidR="00DC1964" w:rsidRPr="003D1EA0" w:rsidRDefault="00DC1964" w:rsidP="00DC1964">
            <w:pPr>
              <w:spacing w:line="240" w:lineRule="auto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 xml:space="preserve">Total Possible </w:t>
            </w:r>
            <w:proofErr w:type="spellStart"/>
            <w:r w:rsidRPr="003D1EA0">
              <w:rPr>
                <w:rFonts w:ascii="Arial" w:hAnsi="Arial" w:cs="Arial"/>
              </w:rPr>
              <w:t>KCl</w:t>
            </w:r>
            <w:proofErr w:type="spellEnd"/>
            <w:r w:rsidRPr="003D1EA0">
              <w:rPr>
                <w:rFonts w:ascii="Arial" w:hAnsi="Arial" w:cs="Arial"/>
              </w:rPr>
              <w:t xml:space="preserve"> Contribution per SSB </w:t>
            </w:r>
            <w:proofErr w:type="spellStart"/>
            <w:r w:rsidRPr="003D1EA0">
              <w:rPr>
                <w:rFonts w:ascii="Arial" w:hAnsi="Arial" w:cs="Arial"/>
              </w:rPr>
              <w:t>tetramer</w:t>
            </w:r>
            <w:r w:rsidRPr="003D1EA0">
              <w:rPr>
                <w:rFonts w:ascii="Arial" w:hAnsi="Arial" w:cs="Arial"/>
                <w:vertAlign w:val="superscript"/>
              </w:rPr>
              <w:t>a</w:t>
            </w:r>
            <w:proofErr w:type="spellEnd"/>
            <w:r w:rsidRPr="003D1EA0">
              <w:rPr>
                <w:rFonts w:ascii="Arial" w:hAnsi="Arial" w:cs="Arial"/>
              </w:rPr>
              <w:t xml:space="preserve"> </w:t>
            </w:r>
          </w:p>
        </w:tc>
        <w:tc>
          <w:tcPr>
            <w:tcW w:w="2070" w:type="dxa"/>
          </w:tcPr>
          <w:p w14:paraId="3D4F5E8B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>+ 3.1 kcal mol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  <w:r w:rsidRPr="003D1EA0">
              <w:rPr>
                <w:rFonts w:ascii="Arial" w:hAnsi="Arial" w:cs="Arial"/>
              </w:rPr>
              <w:t xml:space="preserve"> m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</w:p>
        </w:tc>
        <w:tc>
          <w:tcPr>
            <w:tcW w:w="2160" w:type="dxa"/>
          </w:tcPr>
          <w:p w14:paraId="28EAD6BC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>+3.6 kcal mol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  <w:r w:rsidRPr="003D1EA0">
              <w:rPr>
                <w:rFonts w:ascii="Arial" w:hAnsi="Arial" w:cs="Arial"/>
              </w:rPr>
              <w:t xml:space="preserve"> m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</w:p>
        </w:tc>
      </w:tr>
      <w:tr w:rsidR="00DC1964" w:rsidRPr="00C23EFC" w14:paraId="67EE0DA0" w14:textId="77777777" w:rsidTr="005F1C92">
        <w:tc>
          <w:tcPr>
            <w:tcW w:w="2515" w:type="dxa"/>
          </w:tcPr>
          <w:p w14:paraId="37EFFEE6" w14:textId="77777777" w:rsidR="00DC1964" w:rsidRPr="003D1EA0" w:rsidRDefault="00DC1964" w:rsidP="00DC1964">
            <w:pPr>
              <w:spacing w:line="240" w:lineRule="auto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 xml:space="preserve">Total Possible </w:t>
            </w:r>
            <w:proofErr w:type="spellStart"/>
            <w:r w:rsidRPr="003D1EA0">
              <w:rPr>
                <w:rFonts w:ascii="Arial" w:hAnsi="Arial" w:cs="Arial"/>
              </w:rPr>
              <w:t>KGlu</w:t>
            </w:r>
            <w:proofErr w:type="spellEnd"/>
            <w:r w:rsidRPr="003D1EA0">
              <w:rPr>
                <w:rFonts w:ascii="Arial" w:hAnsi="Arial" w:cs="Arial"/>
              </w:rPr>
              <w:t xml:space="preserve"> Contribution per SSB </w:t>
            </w:r>
            <w:proofErr w:type="spellStart"/>
            <w:r w:rsidRPr="003D1EA0">
              <w:rPr>
                <w:rFonts w:ascii="Arial" w:hAnsi="Arial" w:cs="Arial"/>
              </w:rPr>
              <w:t>tetramer</w:t>
            </w:r>
            <w:r w:rsidRPr="003D1EA0">
              <w:rPr>
                <w:rFonts w:ascii="Arial" w:hAnsi="Arial" w:cs="Arial"/>
                <w:vertAlign w:val="superscript"/>
              </w:rPr>
              <w:t>a</w:t>
            </w:r>
            <w:proofErr w:type="spellEnd"/>
            <w:r w:rsidRPr="003D1EA0">
              <w:rPr>
                <w:rFonts w:ascii="Arial" w:hAnsi="Arial" w:cs="Arial"/>
              </w:rPr>
              <w:t xml:space="preserve"> </w:t>
            </w:r>
          </w:p>
        </w:tc>
        <w:tc>
          <w:tcPr>
            <w:tcW w:w="2070" w:type="dxa"/>
          </w:tcPr>
          <w:p w14:paraId="0D1297C6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>-1.0 kcal mol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  <w:r w:rsidRPr="003D1EA0">
              <w:rPr>
                <w:rFonts w:ascii="Arial" w:hAnsi="Arial" w:cs="Arial"/>
              </w:rPr>
              <w:t xml:space="preserve"> m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</w:p>
        </w:tc>
        <w:tc>
          <w:tcPr>
            <w:tcW w:w="2160" w:type="dxa"/>
          </w:tcPr>
          <w:p w14:paraId="1D552EB8" w14:textId="77777777" w:rsidR="00DC1964" w:rsidRPr="003D1EA0" w:rsidRDefault="00DC1964" w:rsidP="00DC1964">
            <w:pPr>
              <w:spacing w:line="240" w:lineRule="auto"/>
              <w:jc w:val="center"/>
              <w:rPr>
                <w:rFonts w:ascii="Arial" w:hAnsi="Arial" w:cs="Arial"/>
              </w:rPr>
            </w:pPr>
            <w:r w:rsidRPr="003D1EA0">
              <w:rPr>
                <w:rFonts w:ascii="Arial" w:hAnsi="Arial" w:cs="Arial"/>
              </w:rPr>
              <w:t>-0.7 kcal mol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  <w:r w:rsidRPr="003D1EA0">
              <w:rPr>
                <w:rFonts w:ascii="Arial" w:hAnsi="Arial" w:cs="Arial"/>
              </w:rPr>
              <w:t xml:space="preserve"> m</w:t>
            </w:r>
            <w:r w:rsidRPr="003D1EA0">
              <w:rPr>
                <w:rFonts w:ascii="Arial" w:hAnsi="Arial" w:cs="Arial"/>
                <w:vertAlign w:val="superscript"/>
              </w:rPr>
              <w:t>-1</w:t>
            </w:r>
          </w:p>
        </w:tc>
      </w:tr>
    </w:tbl>
    <w:p w14:paraId="328DA996" w14:textId="77777777" w:rsidR="00DC1964" w:rsidRPr="00C23EFC" w:rsidRDefault="00DC1964" w:rsidP="00DC1964">
      <w:pPr>
        <w:spacing w:line="240" w:lineRule="auto"/>
        <w:rPr>
          <w:rFonts w:asciiTheme="minorHAnsi" w:hAnsiTheme="minorHAnsi"/>
        </w:rPr>
      </w:pPr>
    </w:p>
    <w:p w14:paraId="7FAFBFFF" w14:textId="2BA4825F" w:rsidR="00DC1964" w:rsidRPr="003D1EA0" w:rsidRDefault="00DC1964" w:rsidP="00DC1964">
      <w:pPr>
        <w:spacing w:line="240" w:lineRule="auto"/>
        <w:rPr>
          <w:rFonts w:ascii="Arial" w:hAnsi="Arial" w:cs="Arial"/>
        </w:rPr>
      </w:pPr>
      <w:proofErr w:type="gramStart"/>
      <w:r w:rsidRPr="003D1EA0">
        <w:rPr>
          <w:rFonts w:ascii="Arial" w:hAnsi="Arial" w:cs="Arial"/>
          <w:vertAlign w:val="superscript"/>
        </w:rPr>
        <w:t xml:space="preserve">a  </w:t>
      </w:r>
      <w:r w:rsidRPr="003D1EA0">
        <w:rPr>
          <w:rFonts w:ascii="Arial" w:hAnsi="Arial" w:cs="Arial"/>
        </w:rPr>
        <w:t>From</w:t>
      </w:r>
      <w:proofErr w:type="gramEnd"/>
      <w:r w:rsidRPr="003D1EA0">
        <w:rPr>
          <w:rFonts w:ascii="Arial" w:hAnsi="Arial" w:cs="Arial"/>
        </w:rPr>
        <w:t xml:space="preserve"> salt interactions with 17x4 G amides and 14x4 Q,N side-chain amides.</w:t>
      </w:r>
    </w:p>
    <w:p w14:paraId="612A385F" w14:textId="77777777" w:rsidR="00C23EFC" w:rsidRDefault="00C23EFC" w:rsidP="00DC1964">
      <w:pPr>
        <w:spacing w:line="240" w:lineRule="auto"/>
      </w:pPr>
    </w:p>
    <w:p w14:paraId="1465980B" w14:textId="3F5286B5" w:rsidR="00DC1964" w:rsidRPr="00E108EC" w:rsidRDefault="00DC1964" w:rsidP="00DC1964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t>Referenc</w:t>
      </w:r>
      <w:r w:rsidRPr="00E108EC">
        <w:rPr>
          <w:rFonts w:ascii="Arial" w:hAnsi="Arial" w:cs="Arial"/>
          <w:b/>
        </w:rPr>
        <w:t>es</w:t>
      </w:r>
    </w:p>
    <w:p w14:paraId="46411714" w14:textId="02630349" w:rsidR="00785A36" w:rsidRDefault="00785A36" w:rsidP="00785A36">
      <w:pPr>
        <w:pStyle w:val="EndNoteBibliography"/>
        <w:spacing w:after="0"/>
        <w:rPr>
          <w:rFonts w:ascii="Arial" w:hAnsi="Arial" w:cs="Arial"/>
          <w:noProof/>
          <w:sz w:val="22"/>
          <w:szCs w:val="22"/>
        </w:rPr>
      </w:pPr>
      <w:r w:rsidRPr="00785A36">
        <w:rPr>
          <w:rFonts w:ascii="Arial" w:hAnsi="Arial" w:cs="Arial"/>
          <w:sz w:val="22"/>
          <w:szCs w:val="22"/>
        </w:rPr>
        <w:fldChar w:fldCharType="begin"/>
      </w:r>
      <w:r w:rsidRPr="00785A36">
        <w:rPr>
          <w:rFonts w:ascii="Arial" w:hAnsi="Arial" w:cs="Arial"/>
          <w:sz w:val="22"/>
          <w:szCs w:val="22"/>
        </w:rPr>
        <w:instrText xml:space="preserve"> ADDIN EN.REFLIST </w:instrText>
      </w:r>
      <w:r w:rsidRPr="00785A36">
        <w:rPr>
          <w:rFonts w:ascii="Arial" w:hAnsi="Arial" w:cs="Arial"/>
          <w:sz w:val="22"/>
          <w:szCs w:val="22"/>
        </w:rPr>
        <w:fldChar w:fldCharType="separate"/>
      </w:r>
      <w:r w:rsidRPr="00785A36">
        <w:rPr>
          <w:rFonts w:ascii="Arial" w:hAnsi="Arial" w:cs="Arial"/>
          <w:noProof/>
          <w:sz w:val="22"/>
          <w:szCs w:val="22"/>
        </w:rPr>
        <w:t>[1] Kozlov AG, Shinn MK, Weiland EA, Lohman TM. Glutamate promotes SSB protein-protein Interactions via intrinsically disordered regions. J Mol Biol. 2017;429:2790-801.</w:t>
      </w:r>
    </w:p>
    <w:p w14:paraId="2B81BD65" w14:textId="77777777" w:rsidR="00785A36" w:rsidRPr="00785A36" w:rsidRDefault="00785A36" w:rsidP="00785A36">
      <w:pPr>
        <w:pStyle w:val="EndNoteBibliography"/>
        <w:spacing w:after="0"/>
        <w:rPr>
          <w:rFonts w:ascii="Arial" w:hAnsi="Arial" w:cs="Arial"/>
          <w:noProof/>
          <w:sz w:val="22"/>
          <w:szCs w:val="22"/>
        </w:rPr>
      </w:pPr>
    </w:p>
    <w:p w14:paraId="43674B6D" w14:textId="77777777" w:rsidR="00785A36" w:rsidRPr="00785A36" w:rsidRDefault="00785A36" w:rsidP="00785A36">
      <w:pPr>
        <w:pStyle w:val="EndNoteBibliography"/>
        <w:rPr>
          <w:rFonts w:ascii="Arial" w:hAnsi="Arial" w:cs="Arial"/>
          <w:noProof/>
          <w:sz w:val="22"/>
          <w:szCs w:val="22"/>
        </w:rPr>
      </w:pPr>
      <w:r w:rsidRPr="00785A36">
        <w:rPr>
          <w:rFonts w:ascii="Arial" w:hAnsi="Arial" w:cs="Arial"/>
          <w:noProof/>
          <w:sz w:val="22"/>
          <w:szCs w:val="22"/>
        </w:rPr>
        <w:t>[2] Cheng X, Guinn EJ, Buechel E, Wong R, Sengupta R, Shkel IA, et al. Basis of Protein Stabilization by K Glutamate: Unfavorable Interactions with Carbon, Oxygen Groups. Biophys J. 2016;111:1854-65.</w:t>
      </w:r>
    </w:p>
    <w:p w14:paraId="1BAD19D3" w14:textId="2C57E7E0" w:rsidR="00DC1964" w:rsidRPr="00785A36" w:rsidRDefault="00785A36" w:rsidP="00DC1964">
      <w:pPr>
        <w:spacing w:line="360" w:lineRule="auto"/>
        <w:jc w:val="both"/>
        <w:rPr>
          <w:rFonts w:ascii="Arial" w:hAnsi="Arial" w:cs="Arial"/>
        </w:rPr>
      </w:pPr>
      <w:r w:rsidRPr="00785A36">
        <w:rPr>
          <w:rFonts w:ascii="Arial" w:hAnsi="Arial" w:cs="Arial"/>
          <w:sz w:val="22"/>
          <w:szCs w:val="22"/>
        </w:rPr>
        <w:lastRenderedPageBreak/>
        <w:fldChar w:fldCharType="end"/>
      </w:r>
    </w:p>
    <w:sectPr w:rsidR="00DC1964" w:rsidRPr="00785A36" w:rsidSect="00AF76D2">
      <w:footerReference w:type="even" r:id="rId38"/>
      <w:footerReference w:type="default" r:id="rId39"/>
      <w:pgSz w:w="12240" w:h="15840" w:code="1"/>
      <w:pgMar w:top="1440" w:right="1800" w:bottom="1440" w:left="162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09F3FFE" w14:textId="77777777" w:rsidR="00EB683A" w:rsidRDefault="00EB683A">
      <w:r>
        <w:separator/>
      </w:r>
    </w:p>
  </w:endnote>
  <w:endnote w:type="continuationSeparator" w:id="0">
    <w:p w14:paraId="25F81B56" w14:textId="77777777" w:rsidR="00EB683A" w:rsidRDefault="00EB683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">
    <w:panose1 w:val="02070409020205020404"/>
    <w:charset w:val="00"/>
    <w:family w:val="auto"/>
    <w:notTrueType/>
    <w:pitch w:val="variable"/>
    <w:sig w:usb0="00000003" w:usb1="00000000" w:usb2="00000000" w:usb3="00000000" w:csb0="00000003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CD481C7" w14:textId="77777777" w:rsidR="00B1644F" w:rsidRDefault="00B1644F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F837F2B" w14:textId="77777777" w:rsidR="00B1644F" w:rsidRDefault="00B1644F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0224F1D" w14:textId="46A1E8C4" w:rsidR="00B1644F" w:rsidRDefault="00B1644F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672D14">
      <w:rPr>
        <w:rStyle w:val="PageNumber"/>
        <w:noProof/>
      </w:rPr>
      <w:t>10</w:t>
    </w:r>
    <w:r>
      <w:rPr>
        <w:rStyle w:val="PageNumber"/>
      </w:rPr>
      <w:fldChar w:fldCharType="end"/>
    </w:r>
  </w:p>
  <w:p w14:paraId="3F41CE4C" w14:textId="77777777" w:rsidR="00B1644F" w:rsidRDefault="00B1644F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A93CD5E" w14:textId="77777777" w:rsidR="00EB683A" w:rsidRDefault="00EB683A">
      <w:r>
        <w:separator/>
      </w:r>
    </w:p>
  </w:footnote>
  <w:footnote w:type="continuationSeparator" w:id="0">
    <w:p w14:paraId="157B2553" w14:textId="77777777" w:rsidR="00EB683A" w:rsidRDefault="00EB683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Molecular Biology Mi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w2wvr0wmvxs5pesaazpv2ptzzxwvs9azess&quot;&gt;tml51908&lt;record-ids&gt;&lt;item&gt;4566&lt;/item&gt;&lt;item&gt;4604&lt;/item&gt;&lt;/record-ids&gt;&lt;/item&gt;&lt;/Libraries&gt;"/>
  </w:docVars>
  <w:rsids>
    <w:rsidRoot w:val="00E63703"/>
    <w:rsid w:val="00000139"/>
    <w:rsid w:val="00000248"/>
    <w:rsid w:val="000005BD"/>
    <w:rsid w:val="00001293"/>
    <w:rsid w:val="00001968"/>
    <w:rsid w:val="00001E70"/>
    <w:rsid w:val="000028B6"/>
    <w:rsid w:val="00002CF3"/>
    <w:rsid w:val="00003778"/>
    <w:rsid w:val="00003D0A"/>
    <w:rsid w:val="00004902"/>
    <w:rsid w:val="0000527A"/>
    <w:rsid w:val="00005945"/>
    <w:rsid w:val="000060A5"/>
    <w:rsid w:val="00006189"/>
    <w:rsid w:val="000063B9"/>
    <w:rsid w:val="000063F0"/>
    <w:rsid w:val="0000653F"/>
    <w:rsid w:val="00007132"/>
    <w:rsid w:val="000072A9"/>
    <w:rsid w:val="000074B1"/>
    <w:rsid w:val="00007570"/>
    <w:rsid w:val="000076EC"/>
    <w:rsid w:val="00007F59"/>
    <w:rsid w:val="00010976"/>
    <w:rsid w:val="00010AA1"/>
    <w:rsid w:val="00010D8B"/>
    <w:rsid w:val="000113F9"/>
    <w:rsid w:val="0001153E"/>
    <w:rsid w:val="000116AE"/>
    <w:rsid w:val="00011867"/>
    <w:rsid w:val="00011910"/>
    <w:rsid w:val="000119D6"/>
    <w:rsid w:val="00011C71"/>
    <w:rsid w:val="00011F3D"/>
    <w:rsid w:val="000128E5"/>
    <w:rsid w:val="00012A8F"/>
    <w:rsid w:val="00013001"/>
    <w:rsid w:val="00013288"/>
    <w:rsid w:val="00013357"/>
    <w:rsid w:val="000133BB"/>
    <w:rsid w:val="0001347A"/>
    <w:rsid w:val="00013A82"/>
    <w:rsid w:val="00013ED9"/>
    <w:rsid w:val="000140A3"/>
    <w:rsid w:val="00014B89"/>
    <w:rsid w:val="00016523"/>
    <w:rsid w:val="00016E07"/>
    <w:rsid w:val="0001742C"/>
    <w:rsid w:val="00017924"/>
    <w:rsid w:val="00017971"/>
    <w:rsid w:val="00017A56"/>
    <w:rsid w:val="00017B74"/>
    <w:rsid w:val="00017B7B"/>
    <w:rsid w:val="000200C4"/>
    <w:rsid w:val="00020290"/>
    <w:rsid w:val="000205E8"/>
    <w:rsid w:val="00020F27"/>
    <w:rsid w:val="00021016"/>
    <w:rsid w:val="00021147"/>
    <w:rsid w:val="000211CE"/>
    <w:rsid w:val="00021372"/>
    <w:rsid w:val="000214EF"/>
    <w:rsid w:val="00021DCD"/>
    <w:rsid w:val="00022D40"/>
    <w:rsid w:val="00023253"/>
    <w:rsid w:val="0002391E"/>
    <w:rsid w:val="00023D8E"/>
    <w:rsid w:val="00024265"/>
    <w:rsid w:val="000242AF"/>
    <w:rsid w:val="000244BA"/>
    <w:rsid w:val="00024A3E"/>
    <w:rsid w:val="00024ADA"/>
    <w:rsid w:val="00024CF6"/>
    <w:rsid w:val="00024E19"/>
    <w:rsid w:val="0002543D"/>
    <w:rsid w:val="0002557F"/>
    <w:rsid w:val="00025A88"/>
    <w:rsid w:val="00026050"/>
    <w:rsid w:val="00026B05"/>
    <w:rsid w:val="00030000"/>
    <w:rsid w:val="00030247"/>
    <w:rsid w:val="00030C48"/>
    <w:rsid w:val="00030F8F"/>
    <w:rsid w:val="00031A4B"/>
    <w:rsid w:val="00031D84"/>
    <w:rsid w:val="00031E1F"/>
    <w:rsid w:val="000325ED"/>
    <w:rsid w:val="000327C8"/>
    <w:rsid w:val="00032AAD"/>
    <w:rsid w:val="00032BFE"/>
    <w:rsid w:val="00032C5E"/>
    <w:rsid w:val="00033A70"/>
    <w:rsid w:val="00033C37"/>
    <w:rsid w:val="00033D67"/>
    <w:rsid w:val="00033D6C"/>
    <w:rsid w:val="00033FEB"/>
    <w:rsid w:val="000340F9"/>
    <w:rsid w:val="00034218"/>
    <w:rsid w:val="00034513"/>
    <w:rsid w:val="00034677"/>
    <w:rsid w:val="00034A82"/>
    <w:rsid w:val="00034AC0"/>
    <w:rsid w:val="00034C4C"/>
    <w:rsid w:val="00034DD6"/>
    <w:rsid w:val="000351D0"/>
    <w:rsid w:val="00035250"/>
    <w:rsid w:val="0003529A"/>
    <w:rsid w:val="000367DE"/>
    <w:rsid w:val="00036964"/>
    <w:rsid w:val="00036B28"/>
    <w:rsid w:val="0003715E"/>
    <w:rsid w:val="000375D9"/>
    <w:rsid w:val="000376CA"/>
    <w:rsid w:val="00037743"/>
    <w:rsid w:val="00037D6B"/>
    <w:rsid w:val="0004047F"/>
    <w:rsid w:val="00040A92"/>
    <w:rsid w:val="00040DF4"/>
    <w:rsid w:val="00040EB1"/>
    <w:rsid w:val="00040EE3"/>
    <w:rsid w:val="00040EFC"/>
    <w:rsid w:val="00041155"/>
    <w:rsid w:val="0004143C"/>
    <w:rsid w:val="0004144D"/>
    <w:rsid w:val="00041896"/>
    <w:rsid w:val="00041DC0"/>
    <w:rsid w:val="00043030"/>
    <w:rsid w:val="00043D87"/>
    <w:rsid w:val="00043D8A"/>
    <w:rsid w:val="0004423E"/>
    <w:rsid w:val="0004433C"/>
    <w:rsid w:val="00044626"/>
    <w:rsid w:val="0004469F"/>
    <w:rsid w:val="000447A7"/>
    <w:rsid w:val="00044BB9"/>
    <w:rsid w:val="00044C75"/>
    <w:rsid w:val="00044CB8"/>
    <w:rsid w:val="00044DFF"/>
    <w:rsid w:val="00044FE1"/>
    <w:rsid w:val="0004544F"/>
    <w:rsid w:val="00045583"/>
    <w:rsid w:val="0004686F"/>
    <w:rsid w:val="00046F89"/>
    <w:rsid w:val="00047AAF"/>
    <w:rsid w:val="00047F65"/>
    <w:rsid w:val="00047F8E"/>
    <w:rsid w:val="000505AE"/>
    <w:rsid w:val="000508C3"/>
    <w:rsid w:val="000513FF"/>
    <w:rsid w:val="00051626"/>
    <w:rsid w:val="00051A64"/>
    <w:rsid w:val="0005234D"/>
    <w:rsid w:val="000525C7"/>
    <w:rsid w:val="00052686"/>
    <w:rsid w:val="00053063"/>
    <w:rsid w:val="000530B1"/>
    <w:rsid w:val="000533AA"/>
    <w:rsid w:val="0005373D"/>
    <w:rsid w:val="000537D0"/>
    <w:rsid w:val="000542D9"/>
    <w:rsid w:val="00054734"/>
    <w:rsid w:val="000547C0"/>
    <w:rsid w:val="0005484B"/>
    <w:rsid w:val="00054A3D"/>
    <w:rsid w:val="000553C9"/>
    <w:rsid w:val="0005546C"/>
    <w:rsid w:val="00055484"/>
    <w:rsid w:val="00055562"/>
    <w:rsid w:val="00055A74"/>
    <w:rsid w:val="000561E6"/>
    <w:rsid w:val="0005654D"/>
    <w:rsid w:val="00056A59"/>
    <w:rsid w:val="00057140"/>
    <w:rsid w:val="00057D81"/>
    <w:rsid w:val="00057EAC"/>
    <w:rsid w:val="00060234"/>
    <w:rsid w:val="000609CA"/>
    <w:rsid w:val="00061F39"/>
    <w:rsid w:val="00061F55"/>
    <w:rsid w:val="000625EB"/>
    <w:rsid w:val="000632E3"/>
    <w:rsid w:val="0006353B"/>
    <w:rsid w:val="00063959"/>
    <w:rsid w:val="00064068"/>
    <w:rsid w:val="00065C67"/>
    <w:rsid w:val="00065D54"/>
    <w:rsid w:val="00067076"/>
    <w:rsid w:val="000670F1"/>
    <w:rsid w:val="00067A60"/>
    <w:rsid w:val="000701BA"/>
    <w:rsid w:val="00070E87"/>
    <w:rsid w:val="00071262"/>
    <w:rsid w:val="000713E2"/>
    <w:rsid w:val="000715D3"/>
    <w:rsid w:val="000719B3"/>
    <w:rsid w:val="00071D78"/>
    <w:rsid w:val="00071E11"/>
    <w:rsid w:val="0007213C"/>
    <w:rsid w:val="00072599"/>
    <w:rsid w:val="00072771"/>
    <w:rsid w:val="00072BB2"/>
    <w:rsid w:val="00072CFD"/>
    <w:rsid w:val="00072D9D"/>
    <w:rsid w:val="0007313E"/>
    <w:rsid w:val="000731DC"/>
    <w:rsid w:val="00073555"/>
    <w:rsid w:val="00073586"/>
    <w:rsid w:val="00073B47"/>
    <w:rsid w:val="00073C45"/>
    <w:rsid w:val="00073D01"/>
    <w:rsid w:val="00073E4F"/>
    <w:rsid w:val="00073F3F"/>
    <w:rsid w:val="00073F44"/>
    <w:rsid w:val="00074281"/>
    <w:rsid w:val="0007455A"/>
    <w:rsid w:val="00074650"/>
    <w:rsid w:val="000749F8"/>
    <w:rsid w:val="000756EE"/>
    <w:rsid w:val="000760BF"/>
    <w:rsid w:val="00076303"/>
    <w:rsid w:val="00076E02"/>
    <w:rsid w:val="00077468"/>
    <w:rsid w:val="000800D8"/>
    <w:rsid w:val="000803DC"/>
    <w:rsid w:val="000804ED"/>
    <w:rsid w:val="000805E4"/>
    <w:rsid w:val="00081391"/>
    <w:rsid w:val="000813FA"/>
    <w:rsid w:val="000815A9"/>
    <w:rsid w:val="00081ABE"/>
    <w:rsid w:val="00081EFA"/>
    <w:rsid w:val="000822A3"/>
    <w:rsid w:val="000823DF"/>
    <w:rsid w:val="000826D0"/>
    <w:rsid w:val="00082981"/>
    <w:rsid w:val="00082CB7"/>
    <w:rsid w:val="00083265"/>
    <w:rsid w:val="000832F2"/>
    <w:rsid w:val="000833FC"/>
    <w:rsid w:val="0008343B"/>
    <w:rsid w:val="0008344A"/>
    <w:rsid w:val="0008381D"/>
    <w:rsid w:val="00083CA9"/>
    <w:rsid w:val="00083F4C"/>
    <w:rsid w:val="000856EA"/>
    <w:rsid w:val="00085702"/>
    <w:rsid w:val="000859AD"/>
    <w:rsid w:val="00085C64"/>
    <w:rsid w:val="000867EF"/>
    <w:rsid w:val="0008745F"/>
    <w:rsid w:val="000876AC"/>
    <w:rsid w:val="00090086"/>
    <w:rsid w:val="000905F5"/>
    <w:rsid w:val="000906DB"/>
    <w:rsid w:val="0009095F"/>
    <w:rsid w:val="00090A32"/>
    <w:rsid w:val="000913D7"/>
    <w:rsid w:val="000915BC"/>
    <w:rsid w:val="00091F28"/>
    <w:rsid w:val="00092086"/>
    <w:rsid w:val="00092426"/>
    <w:rsid w:val="0009248D"/>
    <w:rsid w:val="000924AB"/>
    <w:rsid w:val="000928DE"/>
    <w:rsid w:val="00092FC7"/>
    <w:rsid w:val="00093010"/>
    <w:rsid w:val="000935BA"/>
    <w:rsid w:val="00093FA3"/>
    <w:rsid w:val="00094196"/>
    <w:rsid w:val="000942DD"/>
    <w:rsid w:val="000947E7"/>
    <w:rsid w:val="000949C5"/>
    <w:rsid w:val="00094FF8"/>
    <w:rsid w:val="00095198"/>
    <w:rsid w:val="00096384"/>
    <w:rsid w:val="00097233"/>
    <w:rsid w:val="00097873"/>
    <w:rsid w:val="00097CC9"/>
    <w:rsid w:val="00097EF9"/>
    <w:rsid w:val="000A070C"/>
    <w:rsid w:val="000A0BF9"/>
    <w:rsid w:val="000A0C8D"/>
    <w:rsid w:val="000A109D"/>
    <w:rsid w:val="000A1372"/>
    <w:rsid w:val="000A197C"/>
    <w:rsid w:val="000A1F17"/>
    <w:rsid w:val="000A3193"/>
    <w:rsid w:val="000A3F32"/>
    <w:rsid w:val="000A416E"/>
    <w:rsid w:val="000A42AB"/>
    <w:rsid w:val="000A46E5"/>
    <w:rsid w:val="000A4788"/>
    <w:rsid w:val="000A54DA"/>
    <w:rsid w:val="000A63F5"/>
    <w:rsid w:val="000A6458"/>
    <w:rsid w:val="000A7108"/>
    <w:rsid w:val="000A7334"/>
    <w:rsid w:val="000B07D9"/>
    <w:rsid w:val="000B0F58"/>
    <w:rsid w:val="000B0F9C"/>
    <w:rsid w:val="000B13D2"/>
    <w:rsid w:val="000B14C0"/>
    <w:rsid w:val="000B238D"/>
    <w:rsid w:val="000B297A"/>
    <w:rsid w:val="000B304B"/>
    <w:rsid w:val="000B306A"/>
    <w:rsid w:val="000B35C9"/>
    <w:rsid w:val="000B360C"/>
    <w:rsid w:val="000B376D"/>
    <w:rsid w:val="000B380D"/>
    <w:rsid w:val="000B3FCB"/>
    <w:rsid w:val="000B4299"/>
    <w:rsid w:val="000B456F"/>
    <w:rsid w:val="000B4946"/>
    <w:rsid w:val="000B53CA"/>
    <w:rsid w:val="000B5485"/>
    <w:rsid w:val="000B65AF"/>
    <w:rsid w:val="000B666E"/>
    <w:rsid w:val="000B696A"/>
    <w:rsid w:val="000B6B60"/>
    <w:rsid w:val="000B6EC9"/>
    <w:rsid w:val="000B723D"/>
    <w:rsid w:val="000B7B5B"/>
    <w:rsid w:val="000C004A"/>
    <w:rsid w:val="000C01E3"/>
    <w:rsid w:val="000C03D0"/>
    <w:rsid w:val="000C081D"/>
    <w:rsid w:val="000C0DBB"/>
    <w:rsid w:val="000C0ED8"/>
    <w:rsid w:val="000C188C"/>
    <w:rsid w:val="000C1C0B"/>
    <w:rsid w:val="000C301D"/>
    <w:rsid w:val="000C3200"/>
    <w:rsid w:val="000C3596"/>
    <w:rsid w:val="000C3A78"/>
    <w:rsid w:val="000C3B53"/>
    <w:rsid w:val="000C3BF9"/>
    <w:rsid w:val="000C3F6E"/>
    <w:rsid w:val="000C44B9"/>
    <w:rsid w:val="000C4532"/>
    <w:rsid w:val="000C4737"/>
    <w:rsid w:val="000C4914"/>
    <w:rsid w:val="000C4BA2"/>
    <w:rsid w:val="000C4E1A"/>
    <w:rsid w:val="000C515C"/>
    <w:rsid w:val="000C53DB"/>
    <w:rsid w:val="000C543F"/>
    <w:rsid w:val="000C593C"/>
    <w:rsid w:val="000C5D7F"/>
    <w:rsid w:val="000C5F28"/>
    <w:rsid w:val="000C6190"/>
    <w:rsid w:val="000C631E"/>
    <w:rsid w:val="000C68A8"/>
    <w:rsid w:val="000C6CDB"/>
    <w:rsid w:val="000C6E77"/>
    <w:rsid w:val="000C753C"/>
    <w:rsid w:val="000C7742"/>
    <w:rsid w:val="000C7989"/>
    <w:rsid w:val="000C7E0C"/>
    <w:rsid w:val="000C7E21"/>
    <w:rsid w:val="000D0033"/>
    <w:rsid w:val="000D04AF"/>
    <w:rsid w:val="000D12D7"/>
    <w:rsid w:val="000D1D32"/>
    <w:rsid w:val="000D2534"/>
    <w:rsid w:val="000D286B"/>
    <w:rsid w:val="000D2A9C"/>
    <w:rsid w:val="000D2ACF"/>
    <w:rsid w:val="000D2E6D"/>
    <w:rsid w:val="000D31E0"/>
    <w:rsid w:val="000D40D8"/>
    <w:rsid w:val="000D4DC7"/>
    <w:rsid w:val="000D5C10"/>
    <w:rsid w:val="000D5F0B"/>
    <w:rsid w:val="000D6381"/>
    <w:rsid w:val="000D659F"/>
    <w:rsid w:val="000D69D7"/>
    <w:rsid w:val="000D733E"/>
    <w:rsid w:val="000D7588"/>
    <w:rsid w:val="000D7A16"/>
    <w:rsid w:val="000D7CA8"/>
    <w:rsid w:val="000E00AA"/>
    <w:rsid w:val="000E07E1"/>
    <w:rsid w:val="000E174A"/>
    <w:rsid w:val="000E1B20"/>
    <w:rsid w:val="000E1CEC"/>
    <w:rsid w:val="000E1DD2"/>
    <w:rsid w:val="000E1E4A"/>
    <w:rsid w:val="000E1EFE"/>
    <w:rsid w:val="000E2158"/>
    <w:rsid w:val="000E28B8"/>
    <w:rsid w:val="000E3027"/>
    <w:rsid w:val="000E3175"/>
    <w:rsid w:val="000E32BD"/>
    <w:rsid w:val="000E36F0"/>
    <w:rsid w:val="000E3B57"/>
    <w:rsid w:val="000E3CEE"/>
    <w:rsid w:val="000E435F"/>
    <w:rsid w:val="000E4601"/>
    <w:rsid w:val="000E4B3C"/>
    <w:rsid w:val="000E5566"/>
    <w:rsid w:val="000E5AFB"/>
    <w:rsid w:val="000E5B81"/>
    <w:rsid w:val="000E700F"/>
    <w:rsid w:val="000E749B"/>
    <w:rsid w:val="000E75E5"/>
    <w:rsid w:val="000E7801"/>
    <w:rsid w:val="000E7DC3"/>
    <w:rsid w:val="000E7F54"/>
    <w:rsid w:val="000F03F4"/>
    <w:rsid w:val="000F0499"/>
    <w:rsid w:val="000F098B"/>
    <w:rsid w:val="000F0B9B"/>
    <w:rsid w:val="000F1324"/>
    <w:rsid w:val="000F13A9"/>
    <w:rsid w:val="000F14E1"/>
    <w:rsid w:val="000F2062"/>
    <w:rsid w:val="000F2567"/>
    <w:rsid w:val="000F2E6D"/>
    <w:rsid w:val="000F35F6"/>
    <w:rsid w:val="000F3B54"/>
    <w:rsid w:val="000F4185"/>
    <w:rsid w:val="000F44A9"/>
    <w:rsid w:val="000F49B8"/>
    <w:rsid w:val="000F4AA7"/>
    <w:rsid w:val="000F591F"/>
    <w:rsid w:val="000F59A1"/>
    <w:rsid w:val="000F5BD9"/>
    <w:rsid w:val="000F5E53"/>
    <w:rsid w:val="000F6A60"/>
    <w:rsid w:val="000F6CBE"/>
    <w:rsid w:val="000F6FD4"/>
    <w:rsid w:val="000F706B"/>
    <w:rsid w:val="000F7347"/>
    <w:rsid w:val="000F7F31"/>
    <w:rsid w:val="001002F5"/>
    <w:rsid w:val="00100A0E"/>
    <w:rsid w:val="00102224"/>
    <w:rsid w:val="0010231D"/>
    <w:rsid w:val="001025BE"/>
    <w:rsid w:val="00102D5C"/>
    <w:rsid w:val="00102FFF"/>
    <w:rsid w:val="00103D4F"/>
    <w:rsid w:val="00104008"/>
    <w:rsid w:val="001046C0"/>
    <w:rsid w:val="001049DC"/>
    <w:rsid w:val="0010528B"/>
    <w:rsid w:val="00105B4A"/>
    <w:rsid w:val="00105DA8"/>
    <w:rsid w:val="00105F3B"/>
    <w:rsid w:val="00106069"/>
    <w:rsid w:val="00106755"/>
    <w:rsid w:val="00106BBD"/>
    <w:rsid w:val="00106CC5"/>
    <w:rsid w:val="00106E35"/>
    <w:rsid w:val="001104A2"/>
    <w:rsid w:val="001107A5"/>
    <w:rsid w:val="001109DC"/>
    <w:rsid w:val="001109EE"/>
    <w:rsid w:val="00110B9C"/>
    <w:rsid w:val="00110ED0"/>
    <w:rsid w:val="001110BC"/>
    <w:rsid w:val="00111241"/>
    <w:rsid w:val="00111535"/>
    <w:rsid w:val="001134CA"/>
    <w:rsid w:val="001135C8"/>
    <w:rsid w:val="001141A7"/>
    <w:rsid w:val="001141DF"/>
    <w:rsid w:val="00114FAE"/>
    <w:rsid w:val="0011560C"/>
    <w:rsid w:val="00115EFF"/>
    <w:rsid w:val="00115F15"/>
    <w:rsid w:val="00115F83"/>
    <w:rsid w:val="001163AE"/>
    <w:rsid w:val="00116900"/>
    <w:rsid w:val="001176EB"/>
    <w:rsid w:val="0012020D"/>
    <w:rsid w:val="00120447"/>
    <w:rsid w:val="00120E01"/>
    <w:rsid w:val="001214D2"/>
    <w:rsid w:val="001218B2"/>
    <w:rsid w:val="00122283"/>
    <w:rsid w:val="001225F9"/>
    <w:rsid w:val="0012286F"/>
    <w:rsid w:val="00122993"/>
    <w:rsid w:val="00122BD7"/>
    <w:rsid w:val="0012324D"/>
    <w:rsid w:val="001236C7"/>
    <w:rsid w:val="001236D3"/>
    <w:rsid w:val="00124028"/>
    <w:rsid w:val="0012416D"/>
    <w:rsid w:val="00124856"/>
    <w:rsid w:val="00124A3D"/>
    <w:rsid w:val="001251E3"/>
    <w:rsid w:val="001253BA"/>
    <w:rsid w:val="00125555"/>
    <w:rsid w:val="00125E68"/>
    <w:rsid w:val="001260B9"/>
    <w:rsid w:val="001262B9"/>
    <w:rsid w:val="0012670B"/>
    <w:rsid w:val="00126BAB"/>
    <w:rsid w:val="00126E34"/>
    <w:rsid w:val="00126EE6"/>
    <w:rsid w:val="00127368"/>
    <w:rsid w:val="00127D88"/>
    <w:rsid w:val="00130048"/>
    <w:rsid w:val="00130170"/>
    <w:rsid w:val="00130925"/>
    <w:rsid w:val="001311F4"/>
    <w:rsid w:val="00131559"/>
    <w:rsid w:val="001316A9"/>
    <w:rsid w:val="00131AC2"/>
    <w:rsid w:val="00131ED0"/>
    <w:rsid w:val="00132184"/>
    <w:rsid w:val="001324E1"/>
    <w:rsid w:val="00132707"/>
    <w:rsid w:val="00132A2D"/>
    <w:rsid w:val="00132AA9"/>
    <w:rsid w:val="00133F0F"/>
    <w:rsid w:val="00133F17"/>
    <w:rsid w:val="0013449F"/>
    <w:rsid w:val="0013463D"/>
    <w:rsid w:val="00135600"/>
    <w:rsid w:val="001356A6"/>
    <w:rsid w:val="001356D8"/>
    <w:rsid w:val="0013681A"/>
    <w:rsid w:val="0013702B"/>
    <w:rsid w:val="001378E0"/>
    <w:rsid w:val="00137925"/>
    <w:rsid w:val="001379EF"/>
    <w:rsid w:val="00137B49"/>
    <w:rsid w:val="001414B3"/>
    <w:rsid w:val="0014152D"/>
    <w:rsid w:val="00141F55"/>
    <w:rsid w:val="00142318"/>
    <w:rsid w:val="0014267E"/>
    <w:rsid w:val="00142AD7"/>
    <w:rsid w:val="0014381E"/>
    <w:rsid w:val="001439EA"/>
    <w:rsid w:val="0014412C"/>
    <w:rsid w:val="00144914"/>
    <w:rsid w:val="00144ED2"/>
    <w:rsid w:val="00144FF5"/>
    <w:rsid w:val="00145E96"/>
    <w:rsid w:val="00145F9C"/>
    <w:rsid w:val="00146660"/>
    <w:rsid w:val="00146BF1"/>
    <w:rsid w:val="00147101"/>
    <w:rsid w:val="00147188"/>
    <w:rsid w:val="001474EE"/>
    <w:rsid w:val="00147939"/>
    <w:rsid w:val="001479E2"/>
    <w:rsid w:val="00147C7D"/>
    <w:rsid w:val="0015036C"/>
    <w:rsid w:val="00150663"/>
    <w:rsid w:val="00150A3E"/>
    <w:rsid w:val="00151571"/>
    <w:rsid w:val="0015196B"/>
    <w:rsid w:val="00151FF9"/>
    <w:rsid w:val="00152218"/>
    <w:rsid w:val="001528B5"/>
    <w:rsid w:val="00152A23"/>
    <w:rsid w:val="00152A4E"/>
    <w:rsid w:val="00152C30"/>
    <w:rsid w:val="00152C33"/>
    <w:rsid w:val="001537A2"/>
    <w:rsid w:val="0015388B"/>
    <w:rsid w:val="00153B75"/>
    <w:rsid w:val="00153E04"/>
    <w:rsid w:val="001548E4"/>
    <w:rsid w:val="00154946"/>
    <w:rsid w:val="001549A1"/>
    <w:rsid w:val="00154B7F"/>
    <w:rsid w:val="00154C4D"/>
    <w:rsid w:val="00155A57"/>
    <w:rsid w:val="00156069"/>
    <w:rsid w:val="0015634D"/>
    <w:rsid w:val="001566DF"/>
    <w:rsid w:val="00156B9B"/>
    <w:rsid w:val="00156F40"/>
    <w:rsid w:val="00157199"/>
    <w:rsid w:val="00157CD3"/>
    <w:rsid w:val="00157FFD"/>
    <w:rsid w:val="001604DF"/>
    <w:rsid w:val="00160920"/>
    <w:rsid w:val="0016106C"/>
    <w:rsid w:val="001617A8"/>
    <w:rsid w:val="00161BAF"/>
    <w:rsid w:val="001620C3"/>
    <w:rsid w:val="001626B1"/>
    <w:rsid w:val="00162816"/>
    <w:rsid w:val="00163391"/>
    <w:rsid w:val="001634A5"/>
    <w:rsid w:val="00163B19"/>
    <w:rsid w:val="00163CF9"/>
    <w:rsid w:val="00164373"/>
    <w:rsid w:val="0016447B"/>
    <w:rsid w:val="00164581"/>
    <w:rsid w:val="0016598B"/>
    <w:rsid w:val="00165ACC"/>
    <w:rsid w:val="00165E99"/>
    <w:rsid w:val="00166179"/>
    <w:rsid w:val="00166290"/>
    <w:rsid w:val="00167619"/>
    <w:rsid w:val="00167877"/>
    <w:rsid w:val="00167DC5"/>
    <w:rsid w:val="0017037A"/>
    <w:rsid w:val="00170B44"/>
    <w:rsid w:val="00170CAE"/>
    <w:rsid w:val="00170D86"/>
    <w:rsid w:val="0017120B"/>
    <w:rsid w:val="001719E6"/>
    <w:rsid w:val="001720E8"/>
    <w:rsid w:val="00172354"/>
    <w:rsid w:val="00173609"/>
    <w:rsid w:val="00173CE5"/>
    <w:rsid w:val="00173D04"/>
    <w:rsid w:val="0017469F"/>
    <w:rsid w:val="00174897"/>
    <w:rsid w:val="00174E6C"/>
    <w:rsid w:val="001752C5"/>
    <w:rsid w:val="001756D8"/>
    <w:rsid w:val="00175F15"/>
    <w:rsid w:val="00176459"/>
    <w:rsid w:val="001764D5"/>
    <w:rsid w:val="00176C85"/>
    <w:rsid w:val="00176E48"/>
    <w:rsid w:val="001778C9"/>
    <w:rsid w:val="00177CB7"/>
    <w:rsid w:val="00177ED7"/>
    <w:rsid w:val="001802A6"/>
    <w:rsid w:val="00180743"/>
    <w:rsid w:val="001808F0"/>
    <w:rsid w:val="00180BA0"/>
    <w:rsid w:val="00180E2B"/>
    <w:rsid w:val="00180E80"/>
    <w:rsid w:val="00181110"/>
    <w:rsid w:val="0018112E"/>
    <w:rsid w:val="00181D59"/>
    <w:rsid w:val="00182020"/>
    <w:rsid w:val="001820F3"/>
    <w:rsid w:val="0018250A"/>
    <w:rsid w:val="00182BB3"/>
    <w:rsid w:val="0018310D"/>
    <w:rsid w:val="00183256"/>
    <w:rsid w:val="00183328"/>
    <w:rsid w:val="00183628"/>
    <w:rsid w:val="001836ED"/>
    <w:rsid w:val="00183B35"/>
    <w:rsid w:val="00183CA7"/>
    <w:rsid w:val="00184392"/>
    <w:rsid w:val="00184956"/>
    <w:rsid w:val="001851BF"/>
    <w:rsid w:val="0018590C"/>
    <w:rsid w:val="00185AB2"/>
    <w:rsid w:val="00185B85"/>
    <w:rsid w:val="00185F26"/>
    <w:rsid w:val="00186EBB"/>
    <w:rsid w:val="00186EE5"/>
    <w:rsid w:val="00186EFE"/>
    <w:rsid w:val="00187114"/>
    <w:rsid w:val="00187826"/>
    <w:rsid w:val="0018783C"/>
    <w:rsid w:val="00187F40"/>
    <w:rsid w:val="00187FBA"/>
    <w:rsid w:val="00191D69"/>
    <w:rsid w:val="00192110"/>
    <w:rsid w:val="001925DA"/>
    <w:rsid w:val="00192ABC"/>
    <w:rsid w:val="001930BA"/>
    <w:rsid w:val="00193C32"/>
    <w:rsid w:val="00193E14"/>
    <w:rsid w:val="00193FC2"/>
    <w:rsid w:val="0019415A"/>
    <w:rsid w:val="001947CF"/>
    <w:rsid w:val="00194CBD"/>
    <w:rsid w:val="00194D46"/>
    <w:rsid w:val="00196692"/>
    <w:rsid w:val="00196961"/>
    <w:rsid w:val="0019696C"/>
    <w:rsid w:val="00196FBD"/>
    <w:rsid w:val="00197850"/>
    <w:rsid w:val="001A0163"/>
    <w:rsid w:val="001A06B7"/>
    <w:rsid w:val="001A07CA"/>
    <w:rsid w:val="001A0B8A"/>
    <w:rsid w:val="001A0DF5"/>
    <w:rsid w:val="001A10E1"/>
    <w:rsid w:val="001A14F8"/>
    <w:rsid w:val="001A1579"/>
    <w:rsid w:val="001A212C"/>
    <w:rsid w:val="001A232D"/>
    <w:rsid w:val="001A275E"/>
    <w:rsid w:val="001A32A8"/>
    <w:rsid w:val="001A33F1"/>
    <w:rsid w:val="001A363B"/>
    <w:rsid w:val="001A50A9"/>
    <w:rsid w:val="001A5571"/>
    <w:rsid w:val="001A5618"/>
    <w:rsid w:val="001A582C"/>
    <w:rsid w:val="001A59E0"/>
    <w:rsid w:val="001A5B46"/>
    <w:rsid w:val="001A6224"/>
    <w:rsid w:val="001A63A8"/>
    <w:rsid w:val="001A66F5"/>
    <w:rsid w:val="001A6931"/>
    <w:rsid w:val="001A6C59"/>
    <w:rsid w:val="001A7430"/>
    <w:rsid w:val="001B0303"/>
    <w:rsid w:val="001B06F9"/>
    <w:rsid w:val="001B0904"/>
    <w:rsid w:val="001B1150"/>
    <w:rsid w:val="001B1DB9"/>
    <w:rsid w:val="001B2B1F"/>
    <w:rsid w:val="001B2BB5"/>
    <w:rsid w:val="001B2DFE"/>
    <w:rsid w:val="001B3D37"/>
    <w:rsid w:val="001B42A6"/>
    <w:rsid w:val="001B4598"/>
    <w:rsid w:val="001B45A5"/>
    <w:rsid w:val="001B4932"/>
    <w:rsid w:val="001B4953"/>
    <w:rsid w:val="001B4F8A"/>
    <w:rsid w:val="001B5CBF"/>
    <w:rsid w:val="001B6BBB"/>
    <w:rsid w:val="001B6ED9"/>
    <w:rsid w:val="001B752A"/>
    <w:rsid w:val="001B76F0"/>
    <w:rsid w:val="001B7A80"/>
    <w:rsid w:val="001C01F0"/>
    <w:rsid w:val="001C03AD"/>
    <w:rsid w:val="001C06CD"/>
    <w:rsid w:val="001C13AE"/>
    <w:rsid w:val="001C166B"/>
    <w:rsid w:val="001C1872"/>
    <w:rsid w:val="001C26CC"/>
    <w:rsid w:val="001C270E"/>
    <w:rsid w:val="001C2B35"/>
    <w:rsid w:val="001C2C3F"/>
    <w:rsid w:val="001C2D10"/>
    <w:rsid w:val="001C3215"/>
    <w:rsid w:val="001C367E"/>
    <w:rsid w:val="001C376F"/>
    <w:rsid w:val="001C41A9"/>
    <w:rsid w:val="001C477F"/>
    <w:rsid w:val="001C4D19"/>
    <w:rsid w:val="001C5142"/>
    <w:rsid w:val="001C5312"/>
    <w:rsid w:val="001C55EE"/>
    <w:rsid w:val="001C5754"/>
    <w:rsid w:val="001C5CFB"/>
    <w:rsid w:val="001C660A"/>
    <w:rsid w:val="001C667F"/>
    <w:rsid w:val="001C6D46"/>
    <w:rsid w:val="001C6F76"/>
    <w:rsid w:val="001C76F0"/>
    <w:rsid w:val="001C77FB"/>
    <w:rsid w:val="001D0234"/>
    <w:rsid w:val="001D0A16"/>
    <w:rsid w:val="001D0B6F"/>
    <w:rsid w:val="001D0D7A"/>
    <w:rsid w:val="001D148F"/>
    <w:rsid w:val="001D1AAC"/>
    <w:rsid w:val="001D1AF7"/>
    <w:rsid w:val="001D1F9E"/>
    <w:rsid w:val="001D1FD7"/>
    <w:rsid w:val="001D2483"/>
    <w:rsid w:val="001D331F"/>
    <w:rsid w:val="001D3395"/>
    <w:rsid w:val="001D3727"/>
    <w:rsid w:val="001D400A"/>
    <w:rsid w:val="001D41F0"/>
    <w:rsid w:val="001D4C97"/>
    <w:rsid w:val="001D4D96"/>
    <w:rsid w:val="001D5536"/>
    <w:rsid w:val="001D59D5"/>
    <w:rsid w:val="001D5F43"/>
    <w:rsid w:val="001D66B7"/>
    <w:rsid w:val="001D693C"/>
    <w:rsid w:val="001D6D6B"/>
    <w:rsid w:val="001D6D9B"/>
    <w:rsid w:val="001D6E85"/>
    <w:rsid w:val="001D7072"/>
    <w:rsid w:val="001D75EE"/>
    <w:rsid w:val="001D7742"/>
    <w:rsid w:val="001E0103"/>
    <w:rsid w:val="001E06A0"/>
    <w:rsid w:val="001E0752"/>
    <w:rsid w:val="001E0A48"/>
    <w:rsid w:val="001E0EDE"/>
    <w:rsid w:val="001E107F"/>
    <w:rsid w:val="001E1246"/>
    <w:rsid w:val="001E1471"/>
    <w:rsid w:val="001E2541"/>
    <w:rsid w:val="001E279E"/>
    <w:rsid w:val="001E2CBB"/>
    <w:rsid w:val="001E2DBB"/>
    <w:rsid w:val="001E3143"/>
    <w:rsid w:val="001E38E1"/>
    <w:rsid w:val="001E3E25"/>
    <w:rsid w:val="001E41B4"/>
    <w:rsid w:val="001E46DC"/>
    <w:rsid w:val="001E48DD"/>
    <w:rsid w:val="001E5272"/>
    <w:rsid w:val="001E5BFA"/>
    <w:rsid w:val="001E6037"/>
    <w:rsid w:val="001E65D1"/>
    <w:rsid w:val="001E6F7F"/>
    <w:rsid w:val="001E763D"/>
    <w:rsid w:val="001E77B6"/>
    <w:rsid w:val="001E7F88"/>
    <w:rsid w:val="001F04B0"/>
    <w:rsid w:val="001F0E2F"/>
    <w:rsid w:val="001F1C52"/>
    <w:rsid w:val="001F2371"/>
    <w:rsid w:val="001F27BE"/>
    <w:rsid w:val="001F29FA"/>
    <w:rsid w:val="001F2E31"/>
    <w:rsid w:val="001F2F1C"/>
    <w:rsid w:val="001F31DE"/>
    <w:rsid w:val="001F32F4"/>
    <w:rsid w:val="001F37C3"/>
    <w:rsid w:val="001F37EA"/>
    <w:rsid w:val="001F3C61"/>
    <w:rsid w:val="001F3DD0"/>
    <w:rsid w:val="001F3EAF"/>
    <w:rsid w:val="001F3F29"/>
    <w:rsid w:val="001F42BE"/>
    <w:rsid w:val="001F4308"/>
    <w:rsid w:val="001F4589"/>
    <w:rsid w:val="001F45A8"/>
    <w:rsid w:val="001F4751"/>
    <w:rsid w:val="001F4CC2"/>
    <w:rsid w:val="001F4DFC"/>
    <w:rsid w:val="001F4E16"/>
    <w:rsid w:val="001F551B"/>
    <w:rsid w:val="001F5643"/>
    <w:rsid w:val="001F5FCB"/>
    <w:rsid w:val="001F6ABA"/>
    <w:rsid w:val="001F6AF8"/>
    <w:rsid w:val="001F6C1F"/>
    <w:rsid w:val="001F7246"/>
    <w:rsid w:val="001F73AF"/>
    <w:rsid w:val="001F7675"/>
    <w:rsid w:val="001F7B9F"/>
    <w:rsid w:val="001F7E01"/>
    <w:rsid w:val="002002B2"/>
    <w:rsid w:val="00200813"/>
    <w:rsid w:val="00200F48"/>
    <w:rsid w:val="002011FF"/>
    <w:rsid w:val="002014B1"/>
    <w:rsid w:val="00201910"/>
    <w:rsid w:val="00201CD1"/>
    <w:rsid w:val="00201E02"/>
    <w:rsid w:val="0020202B"/>
    <w:rsid w:val="00202674"/>
    <w:rsid w:val="002028FE"/>
    <w:rsid w:val="00202AAA"/>
    <w:rsid w:val="00202DCD"/>
    <w:rsid w:val="002035C5"/>
    <w:rsid w:val="00204402"/>
    <w:rsid w:val="00204ABC"/>
    <w:rsid w:val="00204D47"/>
    <w:rsid w:val="002050F8"/>
    <w:rsid w:val="00205AFF"/>
    <w:rsid w:val="00205B83"/>
    <w:rsid w:val="00206A6C"/>
    <w:rsid w:val="00206C0D"/>
    <w:rsid w:val="00206C5D"/>
    <w:rsid w:val="0020762E"/>
    <w:rsid w:val="00207918"/>
    <w:rsid w:val="00207A65"/>
    <w:rsid w:val="00207BD8"/>
    <w:rsid w:val="00207E07"/>
    <w:rsid w:val="00207EC6"/>
    <w:rsid w:val="00207F83"/>
    <w:rsid w:val="0021035D"/>
    <w:rsid w:val="00210B04"/>
    <w:rsid w:val="00211697"/>
    <w:rsid w:val="002116CF"/>
    <w:rsid w:val="002117BA"/>
    <w:rsid w:val="0021211C"/>
    <w:rsid w:val="0021284B"/>
    <w:rsid w:val="00212B82"/>
    <w:rsid w:val="00212ED2"/>
    <w:rsid w:val="00213884"/>
    <w:rsid w:val="00213F42"/>
    <w:rsid w:val="00214039"/>
    <w:rsid w:val="00214C6D"/>
    <w:rsid w:val="00215035"/>
    <w:rsid w:val="002150C8"/>
    <w:rsid w:val="00215234"/>
    <w:rsid w:val="00215AC5"/>
    <w:rsid w:val="00215ADC"/>
    <w:rsid w:val="00215D2B"/>
    <w:rsid w:val="0021637E"/>
    <w:rsid w:val="00216D05"/>
    <w:rsid w:val="00216F46"/>
    <w:rsid w:val="002174F9"/>
    <w:rsid w:val="0021756C"/>
    <w:rsid w:val="002177FF"/>
    <w:rsid w:val="00217DB4"/>
    <w:rsid w:val="00220346"/>
    <w:rsid w:val="002209BB"/>
    <w:rsid w:val="00220E65"/>
    <w:rsid w:val="002210F0"/>
    <w:rsid w:val="00221625"/>
    <w:rsid w:val="00221EAA"/>
    <w:rsid w:val="002234DE"/>
    <w:rsid w:val="00223B35"/>
    <w:rsid w:val="00224BE1"/>
    <w:rsid w:val="002255FF"/>
    <w:rsid w:val="00226D59"/>
    <w:rsid w:val="0022754B"/>
    <w:rsid w:val="002300DE"/>
    <w:rsid w:val="002301F3"/>
    <w:rsid w:val="002304AB"/>
    <w:rsid w:val="00230610"/>
    <w:rsid w:val="00230E6E"/>
    <w:rsid w:val="002318BC"/>
    <w:rsid w:val="0023203D"/>
    <w:rsid w:val="00232503"/>
    <w:rsid w:val="00232E71"/>
    <w:rsid w:val="002338EF"/>
    <w:rsid w:val="00233E43"/>
    <w:rsid w:val="00233FEE"/>
    <w:rsid w:val="00234E53"/>
    <w:rsid w:val="00234EFE"/>
    <w:rsid w:val="002360A6"/>
    <w:rsid w:val="002375D4"/>
    <w:rsid w:val="002403E1"/>
    <w:rsid w:val="002404B2"/>
    <w:rsid w:val="00240D8F"/>
    <w:rsid w:val="00240EF8"/>
    <w:rsid w:val="00241125"/>
    <w:rsid w:val="002413A6"/>
    <w:rsid w:val="002413B6"/>
    <w:rsid w:val="00241E5F"/>
    <w:rsid w:val="00241F5E"/>
    <w:rsid w:val="002424BA"/>
    <w:rsid w:val="00242CB8"/>
    <w:rsid w:val="00243BCC"/>
    <w:rsid w:val="00243D70"/>
    <w:rsid w:val="00244151"/>
    <w:rsid w:val="002442E8"/>
    <w:rsid w:val="00244776"/>
    <w:rsid w:val="00244AC8"/>
    <w:rsid w:val="00244F2B"/>
    <w:rsid w:val="0024511A"/>
    <w:rsid w:val="00245144"/>
    <w:rsid w:val="002458C1"/>
    <w:rsid w:val="00245A1D"/>
    <w:rsid w:val="0024622D"/>
    <w:rsid w:val="002464CE"/>
    <w:rsid w:val="00246A0A"/>
    <w:rsid w:val="00247136"/>
    <w:rsid w:val="0024781D"/>
    <w:rsid w:val="0025005B"/>
    <w:rsid w:val="0025151A"/>
    <w:rsid w:val="00251629"/>
    <w:rsid w:val="00252190"/>
    <w:rsid w:val="002522B0"/>
    <w:rsid w:val="00252DA4"/>
    <w:rsid w:val="00252FFF"/>
    <w:rsid w:val="0025378A"/>
    <w:rsid w:val="00253A4F"/>
    <w:rsid w:val="00253AA2"/>
    <w:rsid w:val="00253DF5"/>
    <w:rsid w:val="00253FCF"/>
    <w:rsid w:val="0025411C"/>
    <w:rsid w:val="002541CD"/>
    <w:rsid w:val="00254659"/>
    <w:rsid w:val="00254909"/>
    <w:rsid w:val="00254BB8"/>
    <w:rsid w:val="00254F2F"/>
    <w:rsid w:val="00255472"/>
    <w:rsid w:val="00255599"/>
    <w:rsid w:val="00255844"/>
    <w:rsid w:val="00255860"/>
    <w:rsid w:val="00255E19"/>
    <w:rsid w:val="002564BB"/>
    <w:rsid w:val="00256610"/>
    <w:rsid w:val="002567A2"/>
    <w:rsid w:val="00256A1F"/>
    <w:rsid w:val="00256E07"/>
    <w:rsid w:val="002574B8"/>
    <w:rsid w:val="00257B29"/>
    <w:rsid w:val="00257D0C"/>
    <w:rsid w:val="002600AA"/>
    <w:rsid w:val="0026084C"/>
    <w:rsid w:val="002608FA"/>
    <w:rsid w:val="00260B71"/>
    <w:rsid w:val="00261160"/>
    <w:rsid w:val="002614D9"/>
    <w:rsid w:val="00261DC2"/>
    <w:rsid w:val="0026201D"/>
    <w:rsid w:val="002620E8"/>
    <w:rsid w:val="00262C2D"/>
    <w:rsid w:val="0026355E"/>
    <w:rsid w:val="0026368E"/>
    <w:rsid w:val="0026420C"/>
    <w:rsid w:val="0026483F"/>
    <w:rsid w:val="00265B4B"/>
    <w:rsid w:val="00266872"/>
    <w:rsid w:val="00266C67"/>
    <w:rsid w:val="00266CB8"/>
    <w:rsid w:val="00266E88"/>
    <w:rsid w:val="002670C9"/>
    <w:rsid w:val="00267119"/>
    <w:rsid w:val="0026776A"/>
    <w:rsid w:val="00267E46"/>
    <w:rsid w:val="0027026E"/>
    <w:rsid w:val="0027031E"/>
    <w:rsid w:val="0027054D"/>
    <w:rsid w:val="002705FC"/>
    <w:rsid w:val="00270C4D"/>
    <w:rsid w:val="002711A3"/>
    <w:rsid w:val="00271417"/>
    <w:rsid w:val="002718FB"/>
    <w:rsid w:val="00271FEB"/>
    <w:rsid w:val="00272044"/>
    <w:rsid w:val="00272218"/>
    <w:rsid w:val="002722C8"/>
    <w:rsid w:val="00272818"/>
    <w:rsid w:val="0027284C"/>
    <w:rsid w:val="002729C0"/>
    <w:rsid w:val="0027344A"/>
    <w:rsid w:val="00274836"/>
    <w:rsid w:val="00274C3B"/>
    <w:rsid w:val="0027561A"/>
    <w:rsid w:val="00275718"/>
    <w:rsid w:val="0027578F"/>
    <w:rsid w:val="00275E2D"/>
    <w:rsid w:val="00276454"/>
    <w:rsid w:val="002765C4"/>
    <w:rsid w:val="00276C90"/>
    <w:rsid w:val="0027700E"/>
    <w:rsid w:val="00277311"/>
    <w:rsid w:val="002773ED"/>
    <w:rsid w:val="00277553"/>
    <w:rsid w:val="002779E5"/>
    <w:rsid w:val="002801A3"/>
    <w:rsid w:val="00280D24"/>
    <w:rsid w:val="00280DD6"/>
    <w:rsid w:val="00281064"/>
    <w:rsid w:val="002810C0"/>
    <w:rsid w:val="002810E4"/>
    <w:rsid w:val="00281DD2"/>
    <w:rsid w:val="00281E20"/>
    <w:rsid w:val="00282211"/>
    <w:rsid w:val="002822AC"/>
    <w:rsid w:val="00282FBB"/>
    <w:rsid w:val="002832BE"/>
    <w:rsid w:val="00283424"/>
    <w:rsid w:val="00283499"/>
    <w:rsid w:val="002837FC"/>
    <w:rsid w:val="00283E39"/>
    <w:rsid w:val="002848A9"/>
    <w:rsid w:val="00285172"/>
    <w:rsid w:val="00285F79"/>
    <w:rsid w:val="00286BDF"/>
    <w:rsid w:val="002870EF"/>
    <w:rsid w:val="0028722E"/>
    <w:rsid w:val="00287825"/>
    <w:rsid w:val="00287873"/>
    <w:rsid w:val="00287EC6"/>
    <w:rsid w:val="0029034B"/>
    <w:rsid w:val="002903C1"/>
    <w:rsid w:val="00290FB3"/>
    <w:rsid w:val="002914EF"/>
    <w:rsid w:val="0029178A"/>
    <w:rsid w:val="00291F07"/>
    <w:rsid w:val="00292B34"/>
    <w:rsid w:val="00293102"/>
    <w:rsid w:val="002933DF"/>
    <w:rsid w:val="00293753"/>
    <w:rsid w:val="00293928"/>
    <w:rsid w:val="00294246"/>
    <w:rsid w:val="002944F3"/>
    <w:rsid w:val="00294843"/>
    <w:rsid w:val="002950B2"/>
    <w:rsid w:val="00295128"/>
    <w:rsid w:val="00295876"/>
    <w:rsid w:val="002958EB"/>
    <w:rsid w:val="00295B93"/>
    <w:rsid w:val="00295E87"/>
    <w:rsid w:val="00295FB8"/>
    <w:rsid w:val="00296011"/>
    <w:rsid w:val="0029749E"/>
    <w:rsid w:val="002A0541"/>
    <w:rsid w:val="002A11F8"/>
    <w:rsid w:val="002A1546"/>
    <w:rsid w:val="002A1772"/>
    <w:rsid w:val="002A1A75"/>
    <w:rsid w:val="002A20B4"/>
    <w:rsid w:val="002A232A"/>
    <w:rsid w:val="002A26A0"/>
    <w:rsid w:val="002A2A21"/>
    <w:rsid w:val="002A2A73"/>
    <w:rsid w:val="002A2ABF"/>
    <w:rsid w:val="002A3026"/>
    <w:rsid w:val="002A3396"/>
    <w:rsid w:val="002A3488"/>
    <w:rsid w:val="002A396D"/>
    <w:rsid w:val="002A3BFC"/>
    <w:rsid w:val="002A40F0"/>
    <w:rsid w:val="002A4679"/>
    <w:rsid w:val="002A4ED8"/>
    <w:rsid w:val="002A56A9"/>
    <w:rsid w:val="002A64E3"/>
    <w:rsid w:val="002A6A2B"/>
    <w:rsid w:val="002A73E5"/>
    <w:rsid w:val="002A7510"/>
    <w:rsid w:val="002A76EE"/>
    <w:rsid w:val="002A7DA0"/>
    <w:rsid w:val="002B01D4"/>
    <w:rsid w:val="002B0C98"/>
    <w:rsid w:val="002B1259"/>
    <w:rsid w:val="002B1468"/>
    <w:rsid w:val="002B1554"/>
    <w:rsid w:val="002B1624"/>
    <w:rsid w:val="002B1DC4"/>
    <w:rsid w:val="002B1E6D"/>
    <w:rsid w:val="002B2499"/>
    <w:rsid w:val="002B25FD"/>
    <w:rsid w:val="002B29DD"/>
    <w:rsid w:val="002B2CAB"/>
    <w:rsid w:val="002B2DF4"/>
    <w:rsid w:val="002B2E2B"/>
    <w:rsid w:val="002B3102"/>
    <w:rsid w:val="002B342C"/>
    <w:rsid w:val="002B3A50"/>
    <w:rsid w:val="002B4429"/>
    <w:rsid w:val="002B44AD"/>
    <w:rsid w:val="002B4652"/>
    <w:rsid w:val="002B466B"/>
    <w:rsid w:val="002B475A"/>
    <w:rsid w:val="002B48E1"/>
    <w:rsid w:val="002B5038"/>
    <w:rsid w:val="002B5412"/>
    <w:rsid w:val="002B5F39"/>
    <w:rsid w:val="002B656A"/>
    <w:rsid w:val="002B68EE"/>
    <w:rsid w:val="002B6D48"/>
    <w:rsid w:val="002B7068"/>
    <w:rsid w:val="002B7527"/>
    <w:rsid w:val="002B79E9"/>
    <w:rsid w:val="002C041E"/>
    <w:rsid w:val="002C0459"/>
    <w:rsid w:val="002C053C"/>
    <w:rsid w:val="002C0DAD"/>
    <w:rsid w:val="002C125B"/>
    <w:rsid w:val="002C12A9"/>
    <w:rsid w:val="002C15C8"/>
    <w:rsid w:val="002C16B9"/>
    <w:rsid w:val="002C1987"/>
    <w:rsid w:val="002C1989"/>
    <w:rsid w:val="002C1B08"/>
    <w:rsid w:val="002C2F48"/>
    <w:rsid w:val="002C30B7"/>
    <w:rsid w:val="002C4822"/>
    <w:rsid w:val="002C49C3"/>
    <w:rsid w:val="002C4D2C"/>
    <w:rsid w:val="002C540F"/>
    <w:rsid w:val="002C541D"/>
    <w:rsid w:val="002C54B2"/>
    <w:rsid w:val="002C607D"/>
    <w:rsid w:val="002C62D6"/>
    <w:rsid w:val="002C6522"/>
    <w:rsid w:val="002C6B7D"/>
    <w:rsid w:val="002C77CE"/>
    <w:rsid w:val="002D0152"/>
    <w:rsid w:val="002D019A"/>
    <w:rsid w:val="002D0392"/>
    <w:rsid w:val="002D0BEC"/>
    <w:rsid w:val="002D0FF7"/>
    <w:rsid w:val="002D1245"/>
    <w:rsid w:val="002D1495"/>
    <w:rsid w:val="002D1D03"/>
    <w:rsid w:val="002D2231"/>
    <w:rsid w:val="002D2263"/>
    <w:rsid w:val="002D2526"/>
    <w:rsid w:val="002D2865"/>
    <w:rsid w:val="002D2DF7"/>
    <w:rsid w:val="002D2E0D"/>
    <w:rsid w:val="002D331E"/>
    <w:rsid w:val="002D3468"/>
    <w:rsid w:val="002D368D"/>
    <w:rsid w:val="002D38D9"/>
    <w:rsid w:val="002D3C89"/>
    <w:rsid w:val="002D3EC6"/>
    <w:rsid w:val="002D4392"/>
    <w:rsid w:val="002D44FD"/>
    <w:rsid w:val="002D4542"/>
    <w:rsid w:val="002D46C6"/>
    <w:rsid w:val="002D4B6B"/>
    <w:rsid w:val="002D50C1"/>
    <w:rsid w:val="002D51CC"/>
    <w:rsid w:val="002D53FB"/>
    <w:rsid w:val="002D5890"/>
    <w:rsid w:val="002D6C50"/>
    <w:rsid w:val="002D7035"/>
    <w:rsid w:val="002D74A0"/>
    <w:rsid w:val="002D76FC"/>
    <w:rsid w:val="002D7BF4"/>
    <w:rsid w:val="002E0200"/>
    <w:rsid w:val="002E07B1"/>
    <w:rsid w:val="002E0962"/>
    <w:rsid w:val="002E1496"/>
    <w:rsid w:val="002E1A3C"/>
    <w:rsid w:val="002E1F1A"/>
    <w:rsid w:val="002E2000"/>
    <w:rsid w:val="002E210E"/>
    <w:rsid w:val="002E2ABC"/>
    <w:rsid w:val="002E3494"/>
    <w:rsid w:val="002E34D8"/>
    <w:rsid w:val="002E3D75"/>
    <w:rsid w:val="002E4403"/>
    <w:rsid w:val="002E46EB"/>
    <w:rsid w:val="002E49B3"/>
    <w:rsid w:val="002E4AC8"/>
    <w:rsid w:val="002E4BFC"/>
    <w:rsid w:val="002E538E"/>
    <w:rsid w:val="002E6225"/>
    <w:rsid w:val="002E636C"/>
    <w:rsid w:val="002E68CD"/>
    <w:rsid w:val="002E6AE0"/>
    <w:rsid w:val="002E733F"/>
    <w:rsid w:val="002E79A2"/>
    <w:rsid w:val="002E79E3"/>
    <w:rsid w:val="002E7ED3"/>
    <w:rsid w:val="002F012F"/>
    <w:rsid w:val="002F061B"/>
    <w:rsid w:val="002F0F8D"/>
    <w:rsid w:val="002F1B26"/>
    <w:rsid w:val="002F20B3"/>
    <w:rsid w:val="002F271E"/>
    <w:rsid w:val="002F2B85"/>
    <w:rsid w:val="002F33F2"/>
    <w:rsid w:val="002F36EE"/>
    <w:rsid w:val="002F489D"/>
    <w:rsid w:val="002F4CB5"/>
    <w:rsid w:val="002F4E4E"/>
    <w:rsid w:val="002F53F4"/>
    <w:rsid w:val="002F5441"/>
    <w:rsid w:val="002F5459"/>
    <w:rsid w:val="002F54F7"/>
    <w:rsid w:val="002F58BA"/>
    <w:rsid w:val="002F64CF"/>
    <w:rsid w:val="002F6C77"/>
    <w:rsid w:val="002F6EFF"/>
    <w:rsid w:val="002F72F8"/>
    <w:rsid w:val="002F74FC"/>
    <w:rsid w:val="002F7BDE"/>
    <w:rsid w:val="002F7D02"/>
    <w:rsid w:val="002F7FF3"/>
    <w:rsid w:val="0030009A"/>
    <w:rsid w:val="00300713"/>
    <w:rsid w:val="003007C3"/>
    <w:rsid w:val="00300ADA"/>
    <w:rsid w:val="003010F0"/>
    <w:rsid w:val="00301C9B"/>
    <w:rsid w:val="00302066"/>
    <w:rsid w:val="0030217E"/>
    <w:rsid w:val="00302AE5"/>
    <w:rsid w:val="00302EC8"/>
    <w:rsid w:val="003035C0"/>
    <w:rsid w:val="00303617"/>
    <w:rsid w:val="00303952"/>
    <w:rsid w:val="00303BEB"/>
    <w:rsid w:val="00303EC7"/>
    <w:rsid w:val="0030424E"/>
    <w:rsid w:val="0030430C"/>
    <w:rsid w:val="00304601"/>
    <w:rsid w:val="00304D61"/>
    <w:rsid w:val="00304E8A"/>
    <w:rsid w:val="0030575D"/>
    <w:rsid w:val="00305B22"/>
    <w:rsid w:val="00305FCE"/>
    <w:rsid w:val="0030628B"/>
    <w:rsid w:val="00306313"/>
    <w:rsid w:val="00306563"/>
    <w:rsid w:val="0030677A"/>
    <w:rsid w:val="00306C87"/>
    <w:rsid w:val="00306F0E"/>
    <w:rsid w:val="0030763D"/>
    <w:rsid w:val="0030771E"/>
    <w:rsid w:val="00307B33"/>
    <w:rsid w:val="00307B66"/>
    <w:rsid w:val="00307E9D"/>
    <w:rsid w:val="00310849"/>
    <w:rsid w:val="003108C1"/>
    <w:rsid w:val="003113B4"/>
    <w:rsid w:val="003113B8"/>
    <w:rsid w:val="00312742"/>
    <w:rsid w:val="00312923"/>
    <w:rsid w:val="00312A94"/>
    <w:rsid w:val="00312C1E"/>
    <w:rsid w:val="00313041"/>
    <w:rsid w:val="003130DE"/>
    <w:rsid w:val="00314129"/>
    <w:rsid w:val="0031450C"/>
    <w:rsid w:val="00314602"/>
    <w:rsid w:val="00314AF9"/>
    <w:rsid w:val="00314EEA"/>
    <w:rsid w:val="0031541B"/>
    <w:rsid w:val="00315BFF"/>
    <w:rsid w:val="00315CFB"/>
    <w:rsid w:val="00315D6A"/>
    <w:rsid w:val="00316178"/>
    <w:rsid w:val="00316D76"/>
    <w:rsid w:val="00316EE6"/>
    <w:rsid w:val="0031711C"/>
    <w:rsid w:val="003171C8"/>
    <w:rsid w:val="00317848"/>
    <w:rsid w:val="00317B1F"/>
    <w:rsid w:val="00317C06"/>
    <w:rsid w:val="00317C15"/>
    <w:rsid w:val="00320C6A"/>
    <w:rsid w:val="00320C81"/>
    <w:rsid w:val="0032110D"/>
    <w:rsid w:val="0032146F"/>
    <w:rsid w:val="0032159B"/>
    <w:rsid w:val="00321738"/>
    <w:rsid w:val="00321C17"/>
    <w:rsid w:val="00321CAF"/>
    <w:rsid w:val="00321CD2"/>
    <w:rsid w:val="00321DBD"/>
    <w:rsid w:val="00321E55"/>
    <w:rsid w:val="0032232E"/>
    <w:rsid w:val="0032248E"/>
    <w:rsid w:val="00322970"/>
    <w:rsid w:val="00322998"/>
    <w:rsid w:val="00322BE5"/>
    <w:rsid w:val="00322C51"/>
    <w:rsid w:val="00323543"/>
    <w:rsid w:val="00323C29"/>
    <w:rsid w:val="00325096"/>
    <w:rsid w:val="0032534F"/>
    <w:rsid w:val="003253BD"/>
    <w:rsid w:val="003255CD"/>
    <w:rsid w:val="0032567C"/>
    <w:rsid w:val="003260C4"/>
    <w:rsid w:val="00326566"/>
    <w:rsid w:val="00326E82"/>
    <w:rsid w:val="00327547"/>
    <w:rsid w:val="00327BAD"/>
    <w:rsid w:val="003307AB"/>
    <w:rsid w:val="00330854"/>
    <w:rsid w:val="003308FF"/>
    <w:rsid w:val="00331397"/>
    <w:rsid w:val="0033246B"/>
    <w:rsid w:val="003324A4"/>
    <w:rsid w:val="00332BAA"/>
    <w:rsid w:val="0033306B"/>
    <w:rsid w:val="003330EE"/>
    <w:rsid w:val="00333461"/>
    <w:rsid w:val="0033385E"/>
    <w:rsid w:val="0033468A"/>
    <w:rsid w:val="00334FC1"/>
    <w:rsid w:val="00335BE8"/>
    <w:rsid w:val="00336164"/>
    <w:rsid w:val="003361B4"/>
    <w:rsid w:val="003366EB"/>
    <w:rsid w:val="00336CC9"/>
    <w:rsid w:val="00337554"/>
    <w:rsid w:val="003377C3"/>
    <w:rsid w:val="00337A9D"/>
    <w:rsid w:val="0034003A"/>
    <w:rsid w:val="00340163"/>
    <w:rsid w:val="00340B8F"/>
    <w:rsid w:val="003412DD"/>
    <w:rsid w:val="00341754"/>
    <w:rsid w:val="0034175F"/>
    <w:rsid w:val="00341B75"/>
    <w:rsid w:val="00341BF6"/>
    <w:rsid w:val="00342312"/>
    <w:rsid w:val="0034284B"/>
    <w:rsid w:val="003432B8"/>
    <w:rsid w:val="00343593"/>
    <w:rsid w:val="00343CAE"/>
    <w:rsid w:val="0034458A"/>
    <w:rsid w:val="0034491F"/>
    <w:rsid w:val="00344B47"/>
    <w:rsid w:val="00344F89"/>
    <w:rsid w:val="003453A9"/>
    <w:rsid w:val="0034546A"/>
    <w:rsid w:val="0034549E"/>
    <w:rsid w:val="003455D6"/>
    <w:rsid w:val="00345D27"/>
    <w:rsid w:val="00346298"/>
    <w:rsid w:val="00346925"/>
    <w:rsid w:val="00346EC1"/>
    <w:rsid w:val="003470E8"/>
    <w:rsid w:val="00350057"/>
    <w:rsid w:val="00350D1F"/>
    <w:rsid w:val="00350DE6"/>
    <w:rsid w:val="00350ED0"/>
    <w:rsid w:val="0035166C"/>
    <w:rsid w:val="003516CD"/>
    <w:rsid w:val="00351736"/>
    <w:rsid w:val="00352109"/>
    <w:rsid w:val="00352253"/>
    <w:rsid w:val="003523E9"/>
    <w:rsid w:val="00353501"/>
    <w:rsid w:val="003545D9"/>
    <w:rsid w:val="0035569C"/>
    <w:rsid w:val="00355A36"/>
    <w:rsid w:val="00356B75"/>
    <w:rsid w:val="003572BD"/>
    <w:rsid w:val="0035739F"/>
    <w:rsid w:val="003578C5"/>
    <w:rsid w:val="00357A09"/>
    <w:rsid w:val="003602D0"/>
    <w:rsid w:val="003605E9"/>
    <w:rsid w:val="0036087E"/>
    <w:rsid w:val="00360889"/>
    <w:rsid w:val="00360BCB"/>
    <w:rsid w:val="00360DC9"/>
    <w:rsid w:val="0036148E"/>
    <w:rsid w:val="003617AF"/>
    <w:rsid w:val="00361952"/>
    <w:rsid w:val="00361C7A"/>
    <w:rsid w:val="0036228F"/>
    <w:rsid w:val="003622F9"/>
    <w:rsid w:val="003629B9"/>
    <w:rsid w:val="00362A3B"/>
    <w:rsid w:val="00362A8D"/>
    <w:rsid w:val="003633FE"/>
    <w:rsid w:val="003634AD"/>
    <w:rsid w:val="00363A57"/>
    <w:rsid w:val="00363C4E"/>
    <w:rsid w:val="003642C7"/>
    <w:rsid w:val="00364430"/>
    <w:rsid w:val="003648B8"/>
    <w:rsid w:val="00364B4F"/>
    <w:rsid w:val="00364BC8"/>
    <w:rsid w:val="00365751"/>
    <w:rsid w:val="00365FF7"/>
    <w:rsid w:val="0036654F"/>
    <w:rsid w:val="00366EAA"/>
    <w:rsid w:val="0036717F"/>
    <w:rsid w:val="00367552"/>
    <w:rsid w:val="00367F73"/>
    <w:rsid w:val="00370BAD"/>
    <w:rsid w:val="00370C81"/>
    <w:rsid w:val="00371894"/>
    <w:rsid w:val="00371AD0"/>
    <w:rsid w:val="00371CA1"/>
    <w:rsid w:val="00372509"/>
    <w:rsid w:val="003727BC"/>
    <w:rsid w:val="00373554"/>
    <w:rsid w:val="0037360E"/>
    <w:rsid w:val="003737AA"/>
    <w:rsid w:val="00373B65"/>
    <w:rsid w:val="003741A4"/>
    <w:rsid w:val="003742B9"/>
    <w:rsid w:val="0037436C"/>
    <w:rsid w:val="00374570"/>
    <w:rsid w:val="00374E98"/>
    <w:rsid w:val="003754AA"/>
    <w:rsid w:val="00375599"/>
    <w:rsid w:val="0037608C"/>
    <w:rsid w:val="0037652E"/>
    <w:rsid w:val="00376914"/>
    <w:rsid w:val="0037716F"/>
    <w:rsid w:val="003777EA"/>
    <w:rsid w:val="00377B79"/>
    <w:rsid w:val="003801C2"/>
    <w:rsid w:val="00380B1B"/>
    <w:rsid w:val="00380DA0"/>
    <w:rsid w:val="00380E34"/>
    <w:rsid w:val="003810DE"/>
    <w:rsid w:val="003813DC"/>
    <w:rsid w:val="003832A9"/>
    <w:rsid w:val="00383369"/>
    <w:rsid w:val="00383502"/>
    <w:rsid w:val="003841D3"/>
    <w:rsid w:val="0038435E"/>
    <w:rsid w:val="00384AA6"/>
    <w:rsid w:val="00384CAC"/>
    <w:rsid w:val="00385153"/>
    <w:rsid w:val="00385FC0"/>
    <w:rsid w:val="00386579"/>
    <w:rsid w:val="00386606"/>
    <w:rsid w:val="00386697"/>
    <w:rsid w:val="00386C22"/>
    <w:rsid w:val="00386C95"/>
    <w:rsid w:val="003877DF"/>
    <w:rsid w:val="00387B34"/>
    <w:rsid w:val="00387B68"/>
    <w:rsid w:val="003907C9"/>
    <w:rsid w:val="00390C96"/>
    <w:rsid w:val="00390DC8"/>
    <w:rsid w:val="00390E51"/>
    <w:rsid w:val="00390F35"/>
    <w:rsid w:val="00391B44"/>
    <w:rsid w:val="00391C9A"/>
    <w:rsid w:val="00392A9B"/>
    <w:rsid w:val="00392F77"/>
    <w:rsid w:val="0039312C"/>
    <w:rsid w:val="003934DE"/>
    <w:rsid w:val="003937A4"/>
    <w:rsid w:val="00393BEC"/>
    <w:rsid w:val="003941B9"/>
    <w:rsid w:val="00394200"/>
    <w:rsid w:val="003942B0"/>
    <w:rsid w:val="00394844"/>
    <w:rsid w:val="0039494E"/>
    <w:rsid w:val="00394D7E"/>
    <w:rsid w:val="00394EF2"/>
    <w:rsid w:val="00394F03"/>
    <w:rsid w:val="0039545B"/>
    <w:rsid w:val="00395C2F"/>
    <w:rsid w:val="00395EDB"/>
    <w:rsid w:val="00396819"/>
    <w:rsid w:val="00396FA7"/>
    <w:rsid w:val="00397C2F"/>
    <w:rsid w:val="003A0544"/>
    <w:rsid w:val="003A0DE1"/>
    <w:rsid w:val="003A109B"/>
    <w:rsid w:val="003A112B"/>
    <w:rsid w:val="003A1537"/>
    <w:rsid w:val="003A1606"/>
    <w:rsid w:val="003A1C59"/>
    <w:rsid w:val="003A1D47"/>
    <w:rsid w:val="003A1E1D"/>
    <w:rsid w:val="003A1F0D"/>
    <w:rsid w:val="003A1F42"/>
    <w:rsid w:val="003A2488"/>
    <w:rsid w:val="003A2587"/>
    <w:rsid w:val="003A2676"/>
    <w:rsid w:val="003A2907"/>
    <w:rsid w:val="003A4239"/>
    <w:rsid w:val="003A4A47"/>
    <w:rsid w:val="003A5AD2"/>
    <w:rsid w:val="003A5DE0"/>
    <w:rsid w:val="003A60A2"/>
    <w:rsid w:val="003A6183"/>
    <w:rsid w:val="003A68EF"/>
    <w:rsid w:val="003A7B53"/>
    <w:rsid w:val="003A7D1D"/>
    <w:rsid w:val="003B03F1"/>
    <w:rsid w:val="003B063E"/>
    <w:rsid w:val="003B09B7"/>
    <w:rsid w:val="003B0F7C"/>
    <w:rsid w:val="003B13AA"/>
    <w:rsid w:val="003B179C"/>
    <w:rsid w:val="003B196C"/>
    <w:rsid w:val="003B1A1D"/>
    <w:rsid w:val="003B1E6C"/>
    <w:rsid w:val="003B267D"/>
    <w:rsid w:val="003B27F9"/>
    <w:rsid w:val="003B2852"/>
    <w:rsid w:val="003B2AE2"/>
    <w:rsid w:val="003B2EC9"/>
    <w:rsid w:val="003B3133"/>
    <w:rsid w:val="003B31A7"/>
    <w:rsid w:val="003B3444"/>
    <w:rsid w:val="003B3515"/>
    <w:rsid w:val="003B3860"/>
    <w:rsid w:val="003B39DF"/>
    <w:rsid w:val="003B3EB2"/>
    <w:rsid w:val="003B4737"/>
    <w:rsid w:val="003B55F1"/>
    <w:rsid w:val="003B567F"/>
    <w:rsid w:val="003B596D"/>
    <w:rsid w:val="003B5999"/>
    <w:rsid w:val="003B5BB3"/>
    <w:rsid w:val="003B5D2A"/>
    <w:rsid w:val="003B6EDB"/>
    <w:rsid w:val="003B71A8"/>
    <w:rsid w:val="003B7350"/>
    <w:rsid w:val="003B7615"/>
    <w:rsid w:val="003B7DB9"/>
    <w:rsid w:val="003C07B4"/>
    <w:rsid w:val="003C0DFA"/>
    <w:rsid w:val="003C0E8E"/>
    <w:rsid w:val="003C13F4"/>
    <w:rsid w:val="003C16B9"/>
    <w:rsid w:val="003C1F62"/>
    <w:rsid w:val="003C2214"/>
    <w:rsid w:val="003C294A"/>
    <w:rsid w:val="003C3171"/>
    <w:rsid w:val="003C31AC"/>
    <w:rsid w:val="003C3965"/>
    <w:rsid w:val="003C4769"/>
    <w:rsid w:val="003C4CC4"/>
    <w:rsid w:val="003C4CF5"/>
    <w:rsid w:val="003C5ACD"/>
    <w:rsid w:val="003C60E5"/>
    <w:rsid w:val="003C6E8A"/>
    <w:rsid w:val="003C6FE6"/>
    <w:rsid w:val="003C7734"/>
    <w:rsid w:val="003C7A12"/>
    <w:rsid w:val="003C7B80"/>
    <w:rsid w:val="003D0038"/>
    <w:rsid w:val="003D006C"/>
    <w:rsid w:val="003D086A"/>
    <w:rsid w:val="003D0B38"/>
    <w:rsid w:val="003D160B"/>
    <w:rsid w:val="003D19FE"/>
    <w:rsid w:val="003D1A49"/>
    <w:rsid w:val="003D1C7D"/>
    <w:rsid w:val="003D1EA0"/>
    <w:rsid w:val="003D24D2"/>
    <w:rsid w:val="003D2865"/>
    <w:rsid w:val="003D2C62"/>
    <w:rsid w:val="003D3195"/>
    <w:rsid w:val="003D3666"/>
    <w:rsid w:val="003D41EB"/>
    <w:rsid w:val="003D5576"/>
    <w:rsid w:val="003D57F7"/>
    <w:rsid w:val="003D61BB"/>
    <w:rsid w:val="003D630A"/>
    <w:rsid w:val="003D65C0"/>
    <w:rsid w:val="003D673C"/>
    <w:rsid w:val="003D73D2"/>
    <w:rsid w:val="003D7639"/>
    <w:rsid w:val="003E0007"/>
    <w:rsid w:val="003E0155"/>
    <w:rsid w:val="003E01FB"/>
    <w:rsid w:val="003E06DB"/>
    <w:rsid w:val="003E1069"/>
    <w:rsid w:val="003E14DF"/>
    <w:rsid w:val="003E168C"/>
    <w:rsid w:val="003E1755"/>
    <w:rsid w:val="003E1B1E"/>
    <w:rsid w:val="003E1CF6"/>
    <w:rsid w:val="003E1E55"/>
    <w:rsid w:val="003E1E65"/>
    <w:rsid w:val="003E1F58"/>
    <w:rsid w:val="003E1FE1"/>
    <w:rsid w:val="003E25DA"/>
    <w:rsid w:val="003E2608"/>
    <w:rsid w:val="003E2F59"/>
    <w:rsid w:val="003E3013"/>
    <w:rsid w:val="003E33A6"/>
    <w:rsid w:val="003E3ACF"/>
    <w:rsid w:val="003E3D5D"/>
    <w:rsid w:val="003E44CD"/>
    <w:rsid w:val="003E49B2"/>
    <w:rsid w:val="003E4B4E"/>
    <w:rsid w:val="003E4F23"/>
    <w:rsid w:val="003E50A7"/>
    <w:rsid w:val="003E5566"/>
    <w:rsid w:val="003E5AEC"/>
    <w:rsid w:val="003E6302"/>
    <w:rsid w:val="003E6320"/>
    <w:rsid w:val="003E6F2C"/>
    <w:rsid w:val="003E70D1"/>
    <w:rsid w:val="003E76BC"/>
    <w:rsid w:val="003E79A7"/>
    <w:rsid w:val="003E7F43"/>
    <w:rsid w:val="003F011D"/>
    <w:rsid w:val="003F06D8"/>
    <w:rsid w:val="003F0FA6"/>
    <w:rsid w:val="003F14B8"/>
    <w:rsid w:val="003F1A0D"/>
    <w:rsid w:val="003F234F"/>
    <w:rsid w:val="003F2AB2"/>
    <w:rsid w:val="003F2C64"/>
    <w:rsid w:val="003F318D"/>
    <w:rsid w:val="003F349E"/>
    <w:rsid w:val="003F3876"/>
    <w:rsid w:val="003F38A2"/>
    <w:rsid w:val="003F3F86"/>
    <w:rsid w:val="003F4234"/>
    <w:rsid w:val="003F42EA"/>
    <w:rsid w:val="003F5E02"/>
    <w:rsid w:val="003F6056"/>
    <w:rsid w:val="003F632D"/>
    <w:rsid w:val="003F7644"/>
    <w:rsid w:val="003F76F6"/>
    <w:rsid w:val="004001F2"/>
    <w:rsid w:val="00400708"/>
    <w:rsid w:val="00400AF9"/>
    <w:rsid w:val="00400C95"/>
    <w:rsid w:val="00400EF8"/>
    <w:rsid w:val="004011D0"/>
    <w:rsid w:val="00401253"/>
    <w:rsid w:val="00401AEF"/>
    <w:rsid w:val="00401EC9"/>
    <w:rsid w:val="00401EF3"/>
    <w:rsid w:val="0040272A"/>
    <w:rsid w:val="00402AA8"/>
    <w:rsid w:val="00402C6C"/>
    <w:rsid w:val="00402CE9"/>
    <w:rsid w:val="00403094"/>
    <w:rsid w:val="0040364F"/>
    <w:rsid w:val="004037F2"/>
    <w:rsid w:val="00403F96"/>
    <w:rsid w:val="00404454"/>
    <w:rsid w:val="0040469F"/>
    <w:rsid w:val="00404CD6"/>
    <w:rsid w:val="00404E71"/>
    <w:rsid w:val="00405692"/>
    <w:rsid w:val="004056E8"/>
    <w:rsid w:val="00405A16"/>
    <w:rsid w:val="00406097"/>
    <w:rsid w:val="004065B4"/>
    <w:rsid w:val="0040671D"/>
    <w:rsid w:val="004069F8"/>
    <w:rsid w:val="00406ABE"/>
    <w:rsid w:val="00406C8E"/>
    <w:rsid w:val="00406DFC"/>
    <w:rsid w:val="00407004"/>
    <w:rsid w:val="0040744D"/>
    <w:rsid w:val="00407B4B"/>
    <w:rsid w:val="004107F2"/>
    <w:rsid w:val="00410B41"/>
    <w:rsid w:val="00411073"/>
    <w:rsid w:val="00411558"/>
    <w:rsid w:val="0041168B"/>
    <w:rsid w:val="00412315"/>
    <w:rsid w:val="00412547"/>
    <w:rsid w:val="00412784"/>
    <w:rsid w:val="00412A71"/>
    <w:rsid w:val="00412A8F"/>
    <w:rsid w:val="00412D9E"/>
    <w:rsid w:val="00412E8F"/>
    <w:rsid w:val="00412FE8"/>
    <w:rsid w:val="0041316A"/>
    <w:rsid w:val="00413895"/>
    <w:rsid w:val="004138D0"/>
    <w:rsid w:val="0041470B"/>
    <w:rsid w:val="00414849"/>
    <w:rsid w:val="004155E4"/>
    <w:rsid w:val="004155F5"/>
    <w:rsid w:val="00416124"/>
    <w:rsid w:val="004165F5"/>
    <w:rsid w:val="0041669B"/>
    <w:rsid w:val="00416719"/>
    <w:rsid w:val="004167FC"/>
    <w:rsid w:val="004168E4"/>
    <w:rsid w:val="00416911"/>
    <w:rsid w:val="00416D31"/>
    <w:rsid w:val="00417540"/>
    <w:rsid w:val="004176CB"/>
    <w:rsid w:val="004179A1"/>
    <w:rsid w:val="00417BDC"/>
    <w:rsid w:val="0042005F"/>
    <w:rsid w:val="004202DE"/>
    <w:rsid w:val="004205D5"/>
    <w:rsid w:val="00421205"/>
    <w:rsid w:val="00421498"/>
    <w:rsid w:val="00421966"/>
    <w:rsid w:val="00421F21"/>
    <w:rsid w:val="004221E9"/>
    <w:rsid w:val="00423E0F"/>
    <w:rsid w:val="00424242"/>
    <w:rsid w:val="0042494B"/>
    <w:rsid w:val="00424D5E"/>
    <w:rsid w:val="00424D7B"/>
    <w:rsid w:val="0042547F"/>
    <w:rsid w:val="004254AC"/>
    <w:rsid w:val="0042589A"/>
    <w:rsid w:val="00426B86"/>
    <w:rsid w:val="00426F51"/>
    <w:rsid w:val="004273AE"/>
    <w:rsid w:val="004274A4"/>
    <w:rsid w:val="00427924"/>
    <w:rsid w:val="004300A6"/>
    <w:rsid w:val="00430332"/>
    <w:rsid w:val="00430C2C"/>
    <w:rsid w:val="00431050"/>
    <w:rsid w:val="004316B4"/>
    <w:rsid w:val="004316DF"/>
    <w:rsid w:val="004317ED"/>
    <w:rsid w:val="004318A5"/>
    <w:rsid w:val="00431B27"/>
    <w:rsid w:val="0043243B"/>
    <w:rsid w:val="0043297A"/>
    <w:rsid w:val="00432A88"/>
    <w:rsid w:val="00432F40"/>
    <w:rsid w:val="004338F9"/>
    <w:rsid w:val="004339DD"/>
    <w:rsid w:val="00433F64"/>
    <w:rsid w:val="0043406B"/>
    <w:rsid w:val="004346FE"/>
    <w:rsid w:val="00434C6C"/>
    <w:rsid w:val="004358A9"/>
    <w:rsid w:val="0043594E"/>
    <w:rsid w:val="0043628E"/>
    <w:rsid w:val="004363F0"/>
    <w:rsid w:val="0043644A"/>
    <w:rsid w:val="00436524"/>
    <w:rsid w:val="00436CA8"/>
    <w:rsid w:val="00436E2E"/>
    <w:rsid w:val="00437AAB"/>
    <w:rsid w:val="00437AFB"/>
    <w:rsid w:val="004401BE"/>
    <w:rsid w:val="00440817"/>
    <w:rsid w:val="004409ED"/>
    <w:rsid w:val="00440A8F"/>
    <w:rsid w:val="00440B5E"/>
    <w:rsid w:val="00440E4B"/>
    <w:rsid w:val="00440EF7"/>
    <w:rsid w:val="00441666"/>
    <w:rsid w:val="00442AE4"/>
    <w:rsid w:val="00442DEF"/>
    <w:rsid w:val="00444D7D"/>
    <w:rsid w:val="00444EF1"/>
    <w:rsid w:val="004452A3"/>
    <w:rsid w:val="00445D84"/>
    <w:rsid w:val="00445E24"/>
    <w:rsid w:val="00445FB1"/>
    <w:rsid w:val="0044747B"/>
    <w:rsid w:val="004476C9"/>
    <w:rsid w:val="00450009"/>
    <w:rsid w:val="0045015B"/>
    <w:rsid w:val="004502FD"/>
    <w:rsid w:val="00450761"/>
    <w:rsid w:val="00450C0A"/>
    <w:rsid w:val="00451949"/>
    <w:rsid w:val="00452A54"/>
    <w:rsid w:val="00452C7E"/>
    <w:rsid w:val="004532A7"/>
    <w:rsid w:val="00453387"/>
    <w:rsid w:val="00453D77"/>
    <w:rsid w:val="00454767"/>
    <w:rsid w:val="00454B83"/>
    <w:rsid w:val="004556DD"/>
    <w:rsid w:val="00455823"/>
    <w:rsid w:val="00455C48"/>
    <w:rsid w:val="00456600"/>
    <w:rsid w:val="00457119"/>
    <w:rsid w:val="00457515"/>
    <w:rsid w:val="00457F96"/>
    <w:rsid w:val="004600C1"/>
    <w:rsid w:val="00460123"/>
    <w:rsid w:val="004603FC"/>
    <w:rsid w:val="00461330"/>
    <w:rsid w:val="004617A6"/>
    <w:rsid w:val="00461C2F"/>
    <w:rsid w:val="00461E1D"/>
    <w:rsid w:val="004628D8"/>
    <w:rsid w:val="00462B2E"/>
    <w:rsid w:val="00462F5C"/>
    <w:rsid w:val="0046364B"/>
    <w:rsid w:val="00463B9A"/>
    <w:rsid w:val="00463F65"/>
    <w:rsid w:val="00465318"/>
    <w:rsid w:val="00465DCC"/>
    <w:rsid w:val="00465EBD"/>
    <w:rsid w:val="004663D0"/>
    <w:rsid w:val="004700C8"/>
    <w:rsid w:val="00470C45"/>
    <w:rsid w:val="0047109D"/>
    <w:rsid w:val="0047143E"/>
    <w:rsid w:val="004717AB"/>
    <w:rsid w:val="004722C6"/>
    <w:rsid w:val="00472BED"/>
    <w:rsid w:val="00472CE5"/>
    <w:rsid w:val="004732C3"/>
    <w:rsid w:val="0047348C"/>
    <w:rsid w:val="00473768"/>
    <w:rsid w:val="00473BFE"/>
    <w:rsid w:val="004741C1"/>
    <w:rsid w:val="004741D0"/>
    <w:rsid w:val="00474317"/>
    <w:rsid w:val="00474A33"/>
    <w:rsid w:val="00474DA3"/>
    <w:rsid w:val="00475687"/>
    <w:rsid w:val="004756BE"/>
    <w:rsid w:val="00475B33"/>
    <w:rsid w:val="00475C64"/>
    <w:rsid w:val="004766EA"/>
    <w:rsid w:val="0047687C"/>
    <w:rsid w:val="00477145"/>
    <w:rsid w:val="00480077"/>
    <w:rsid w:val="00480482"/>
    <w:rsid w:val="0048067B"/>
    <w:rsid w:val="00480A53"/>
    <w:rsid w:val="004816B4"/>
    <w:rsid w:val="00481FD4"/>
    <w:rsid w:val="004823B6"/>
    <w:rsid w:val="0048282D"/>
    <w:rsid w:val="00482A45"/>
    <w:rsid w:val="00482C19"/>
    <w:rsid w:val="00482D70"/>
    <w:rsid w:val="00483157"/>
    <w:rsid w:val="0048349D"/>
    <w:rsid w:val="004834D5"/>
    <w:rsid w:val="004839CE"/>
    <w:rsid w:val="00484139"/>
    <w:rsid w:val="00484411"/>
    <w:rsid w:val="0048458E"/>
    <w:rsid w:val="0048484B"/>
    <w:rsid w:val="00484B5F"/>
    <w:rsid w:val="00485103"/>
    <w:rsid w:val="00485490"/>
    <w:rsid w:val="00485D84"/>
    <w:rsid w:val="00486091"/>
    <w:rsid w:val="00486587"/>
    <w:rsid w:val="00486633"/>
    <w:rsid w:val="004869EE"/>
    <w:rsid w:val="00487D2F"/>
    <w:rsid w:val="00487DCD"/>
    <w:rsid w:val="0049081E"/>
    <w:rsid w:val="00490C32"/>
    <w:rsid w:val="00490FA4"/>
    <w:rsid w:val="00491464"/>
    <w:rsid w:val="004918F4"/>
    <w:rsid w:val="004921B9"/>
    <w:rsid w:val="004924FC"/>
    <w:rsid w:val="00492784"/>
    <w:rsid w:val="004938AC"/>
    <w:rsid w:val="00493A55"/>
    <w:rsid w:val="00493B50"/>
    <w:rsid w:val="00493D72"/>
    <w:rsid w:val="00494174"/>
    <w:rsid w:val="00494365"/>
    <w:rsid w:val="00494A0A"/>
    <w:rsid w:val="004954A8"/>
    <w:rsid w:val="004956EC"/>
    <w:rsid w:val="00495897"/>
    <w:rsid w:val="00495FAF"/>
    <w:rsid w:val="004963EB"/>
    <w:rsid w:val="004964C9"/>
    <w:rsid w:val="004966AB"/>
    <w:rsid w:val="0049674C"/>
    <w:rsid w:val="0049702A"/>
    <w:rsid w:val="004972EB"/>
    <w:rsid w:val="00497335"/>
    <w:rsid w:val="004974FC"/>
    <w:rsid w:val="00497907"/>
    <w:rsid w:val="0049797C"/>
    <w:rsid w:val="00497A1C"/>
    <w:rsid w:val="00497E72"/>
    <w:rsid w:val="004A0001"/>
    <w:rsid w:val="004A0172"/>
    <w:rsid w:val="004A05BF"/>
    <w:rsid w:val="004A0642"/>
    <w:rsid w:val="004A1428"/>
    <w:rsid w:val="004A1663"/>
    <w:rsid w:val="004A267C"/>
    <w:rsid w:val="004A2A3D"/>
    <w:rsid w:val="004A316D"/>
    <w:rsid w:val="004A3237"/>
    <w:rsid w:val="004A3341"/>
    <w:rsid w:val="004A352A"/>
    <w:rsid w:val="004A361A"/>
    <w:rsid w:val="004A3715"/>
    <w:rsid w:val="004A3D06"/>
    <w:rsid w:val="004A3F30"/>
    <w:rsid w:val="004A447B"/>
    <w:rsid w:val="004A46EC"/>
    <w:rsid w:val="004A472E"/>
    <w:rsid w:val="004A4C12"/>
    <w:rsid w:val="004A4D41"/>
    <w:rsid w:val="004A4F70"/>
    <w:rsid w:val="004A5147"/>
    <w:rsid w:val="004A5C6B"/>
    <w:rsid w:val="004A6DCD"/>
    <w:rsid w:val="004A6E0A"/>
    <w:rsid w:val="004A73A1"/>
    <w:rsid w:val="004A7676"/>
    <w:rsid w:val="004A771E"/>
    <w:rsid w:val="004B07A2"/>
    <w:rsid w:val="004B08CB"/>
    <w:rsid w:val="004B0B34"/>
    <w:rsid w:val="004B1169"/>
    <w:rsid w:val="004B1F0A"/>
    <w:rsid w:val="004B2309"/>
    <w:rsid w:val="004B2523"/>
    <w:rsid w:val="004B27A9"/>
    <w:rsid w:val="004B2CD0"/>
    <w:rsid w:val="004B2E77"/>
    <w:rsid w:val="004B38BD"/>
    <w:rsid w:val="004B3995"/>
    <w:rsid w:val="004B4648"/>
    <w:rsid w:val="004B4848"/>
    <w:rsid w:val="004B53FD"/>
    <w:rsid w:val="004B57FF"/>
    <w:rsid w:val="004B6D38"/>
    <w:rsid w:val="004B7065"/>
    <w:rsid w:val="004B71DD"/>
    <w:rsid w:val="004B7CF2"/>
    <w:rsid w:val="004C0108"/>
    <w:rsid w:val="004C015C"/>
    <w:rsid w:val="004C01C0"/>
    <w:rsid w:val="004C0B0B"/>
    <w:rsid w:val="004C103B"/>
    <w:rsid w:val="004C109B"/>
    <w:rsid w:val="004C132F"/>
    <w:rsid w:val="004C1A02"/>
    <w:rsid w:val="004C1A88"/>
    <w:rsid w:val="004C211C"/>
    <w:rsid w:val="004C2387"/>
    <w:rsid w:val="004C24AC"/>
    <w:rsid w:val="004C2901"/>
    <w:rsid w:val="004C29AB"/>
    <w:rsid w:val="004C3A0E"/>
    <w:rsid w:val="004C3B01"/>
    <w:rsid w:val="004C40CC"/>
    <w:rsid w:val="004C42F3"/>
    <w:rsid w:val="004C48A3"/>
    <w:rsid w:val="004C4B47"/>
    <w:rsid w:val="004C4C7A"/>
    <w:rsid w:val="004C4D00"/>
    <w:rsid w:val="004C4FB7"/>
    <w:rsid w:val="004C5A46"/>
    <w:rsid w:val="004C5B41"/>
    <w:rsid w:val="004C6A08"/>
    <w:rsid w:val="004C6A24"/>
    <w:rsid w:val="004C6CA7"/>
    <w:rsid w:val="004C70C3"/>
    <w:rsid w:val="004C74C0"/>
    <w:rsid w:val="004C76A4"/>
    <w:rsid w:val="004D0253"/>
    <w:rsid w:val="004D09EC"/>
    <w:rsid w:val="004D1462"/>
    <w:rsid w:val="004D189C"/>
    <w:rsid w:val="004D1B76"/>
    <w:rsid w:val="004D2461"/>
    <w:rsid w:val="004D2B1F"/>
    <w:rsid w:val="004D4C53"/>
    <w:rsid w:val="004D4EC7"/>
    <w:rsid w:val="004D594F"/>
    <w:rsid w:val="004D5A58"/>
    <w:rsid w:val="004D5FC6"/>
    <w:rsid w:val="004D60DC"/>
    <w:rsid w:val="004D6686"/>
    <w:rsid w:val="004D6688"/>
    <w:rsid w:val="004D6C4E"/>
    <w:rsid w:val="004D70C2"/>
    <w:rsid w:val="004D74A6"/>
    <w:rsid w:val="004E073B"/>
    <w:rsid w:val="004E0C58"/>
    <w:rsid w:val="004E1303"/>
    <w:rsid w:val="004E16E1"/>
    <w:rsid w:val="004E1AB7"/>
    <w:rsid w:val="004E1F2B"/>
    <w:rsid w:val="004E24AE"/>
    <w:rsid w:val="004E24D1"/>
    <w:rsid w:val="004E285D"/>
    <w:rsid w:val="004E344A"/>
    <w:rsid w:val="004E3ED7"/>
    <w:rsid w:val="004E4E1A"/>
    <w:rsid w:val="004E4F73"/>
    <w:rsid w:val="004E5655"/>
    <w:rsid w:val="004E5880"/>
    <w:rsid w:val="004E5932"/>
    <w:rsid w:val="004E6481"/>
    <w:rsid w:val="004E64CA"/>
    <w:rsid w:val="004E65F3"/>
    <w:rsid w:val="004E66AC"/>
    <w:rsid w:val="004E6EE0"/>
    <w:rsid w:val="004E7437"/>
    <w:rsid w:val="004E79F7"/>
    <w:rsid w:val="004F000B"/>
    <w:rsid w:val="004F04CB"/>
    <w:rsid w:val="004F1188"/>
    <w:rsid w:val="004F12DE"/>
    <w:rsid w:val="004F1638"/>
    <w:rsid w:val="004F1AB0"/>
    <w:rsid w:val="004F1CA0"/>
    <w:rsid w:val="004F298C"/>
    <w:rsid w:val="004F2D77"/>
    <w:rsid w:val="004F2F5A"/>
    <w:rsid w:val="004F3112"/>
    <w:rsid w:val="004F3CB8"/>
    <w:rsid w:val="004F42E0"/>
    <w:rsid w:val="004F4C1B"/>
    <w:rsid w:val="004F54E2"/>
    <w:rsid w:val="004F599C"/>
    <w:rsid w:val="004F59AA"/>
    <w:rsid w:val="004F5B9A"/>
    <w:rsid w:val="004F60AE"/>
    <w:rsid w:val="004F64ED"/>
    <w:rsid w:val="004F7663"/>
    <w:rsid w:val="004F7679"/>
    <w:rsid w:val="004F768C"/>
    <w:rsid w:val="004F7ADF"/>
    <w:rsid w:val="0050009E"/>
    <w:rsid w:val="005000A0"/>
    <w:rsid w:val="0050017A"/>
    <w:rsid w:val="00500525"/>
    <w:rsid w:val="005005F7"/>
    <w:rsid w:val="00500978"/>
    <w:rsid w:val="0050169D"/>
    <w:rsid w:val="0050178B"/>
    <w:rsid w:val="005017EB"/>
    <w:rsid w:val="00501E38"/>
    <w:rsid w:val="00502EA6"/>
    <w:rsid w:val="00503150"/>
    <w:rsid w:val="00503A9C"/>
    <w:rsid w:val="00503E9F"/>
    <w:rsid w:val="00503FAC"/>
    <w:rsid w:val="00504800"/>
    <w:rsid w:val="005053D6"/>
    <w:rsid w:val="00505B95"/>
    <w:rsid w:val="00505C5E"/>
    <w:rsid w:val="005066CE"/>
    <w:rsid w:val="00506EE4"/>
    <w:rsid w:val="00506FEA"/>
    <w:rsid w:val="00507135"/>
    <w:rsid w:val="00507A3F"/>
    <w:rsid w:val="00507A59"/>
    <w:rsid w:val="00507EFB"/>
    <w:rsid w:val="005101F0"/>
    <w:rsid w:val="00510600"/>
    <w:rsid w:val="00510FFB"/>
    <w:rsid w:val="005111F2"/>
    <w:rsid w:val="005112C3"/>
    <w:rsid w:val="00511321"/>
    <w:rsid w:val="005119E4"/>
    <w:rsid w:val="0051237A"/>
    <w:rsid w:val="005123B4"/>
    <w:rsid w:val="005136FD"/>
    <w:rsid w:val="005138BA"/>
    <w:rsid w:val="00513DBE"/>
    <w:rsid w:val="00513F85"/>
    <w:rsid w:val="005144F6"/>
    <w:rsid w:val="00514893"/>
    <w:rsid w:val="00514FDD"/>
    <w:rsid w:val="00516A14"/>
    <w:rsid w:val="0051712B"/>
    <w:rsid w:val="00517A3B"/>
    <w:rsid w:val="00517A4B"/>
    <w:rsid w:val="00520016"/>
    <w:rsid w:val="00520030"/>
    <w:rsid w:val="005202FE"/>
    <w:rsid w:val="005207A3"/>
    <w:rsid w:val="0052145A"/>
    <w:rsid w:val="00521C15"/>
    <w:rsid w:val="00521DC4"/>
    <w:rsid w:val="00521F3E"/>
    <w:rsid w:val="0052258D"/>
    <w:rsid w:val="00522BAE"/>
    <w:rsid w:val="00522BC7"/>
    <w:rsid w:val="00523340"/>
    <w:rsid w:val="00523804"/>
    <w:rsid w:val="00523BCC"/>
    <w:rsid w:val="0052471B"/>
    <w:rsid w:val="005252C1"/>
    <w:rsid w:val="00525442"/>
    <w:rsid w:val="00525C46"/>
    <w:rsid w:val="005261F3"/>
    <w:rsid w:val="00526475"/>
    <w:rsid w:val="0052684C"/>
    <w:rsid w:val="00526F44"/>
    <w:rsid w:val="0052725E"/>
    <w:rsid w:val="0052726C"/>
    <w:rsid w:val="005273BE"/>
    <w:rsid w:val="00527A70"/>
    <w:rsid w:val="00527B04"/>
    <w:rsid w:val="00527D28"/>
    <w:rsid w:val="00527E6D"/>
    <w:rsid w:val="00530DE2"/>
    <w:rsid w:val="00530F00"/>
    <w:rsid w:val="00531B77"/>
    <w:rsid w:val="00532131"/>
    <w:rsid w:val="00532B7D"/>
    <w:rsid w:val="00532C6C"/>
    <w:rsid w:val="0053474C"/>
    <w:rsid w:val="00534F55"/>
    <w:rsid w:val="00535729"/>
    <w:rsid w:val="0053599F"/>
    <w:rsid w:val="00535AEF"/>
    <w:rsid w:val="00535D59"/>
    <w:rsid w:val="00536110"/>
    <w:rsid w:val="0053645C"/>
    <w:rsid w:val="00536475"/>
    <w:rsid w:val="005368FA"/>
    <w:rsid w:val="00536E6F"/>
    <w:rsid w:val="00536E7D"/>
    <w:rsid w:val="0053731F"/>
    <w:rsid w:val="00537627"/>
    <w:rsid w:val="00537B5B"/>
    <w:rsid w:val="00537BD5"/>
    <w:rsid w:val="00540025"/>
    <w:rsid w:val="0054009B"/>
    <w:rsid w:val="00540472"/>
    <w:rsid w:val="005405C5"/>
    <w:rsid w:val="00540CB1"/>
    <w:rsid w:val="005417F5"/>
    <w:rsid w:val="0054189C"/>
    <w:rsid w:val="00541B2E"/>
    <w:rsid w:val="00541D06"/>
    <w:rsid w:val="0054240D"/>
    <w:rsid w:val="00542ABA"/>
    <w:rsid w:val="005430B3"/>
    <w:rsid w:val="00543EBC"/>
    <w:rsid w:val="00544100"/>
    <w:rsid w:val="00544345"/>
    <w:rsid w:val="00544884"/>
    <w:rsid w:val="00544995"/>
    <w:rsid w:val="0054499D"/>
    <w:rsid w:val="00545408"/>
    <w:rsid w:val="00545BBD"/>
    <w:rsid w:val="0054684B"/>
    <w:rsid w:val="00546B09"/>
    <w:rsid w:val="00546D9F"/>
    <w:rsid w:val="00547151"/>
    <w:rsid w:val="00547F5F"/>
    <w:rsid w:val="00550E25"/>
    <w:rsid w:val="005515C3"/>
    <w:rsid w:val="00551915"/>
    <w:rsid w:val="00551D0A"/>
    <w:rsid w:val="00551E31"/>
    <w:rsid w:val="005522C4"/>
    <w:rsid w:val="00552502"/>
    <w:rsid w:val="00552F50"/>
    <w:rsid w:val="005532F5"/>
    <w:rsid w:val="0055378A"/>
    <w:rsid w:val="00553E35"/>
    <w:rsid w:val="00554649"/>
    <w:rsid w:val="005546DB"/>
    <w:rsid w:val="00554A31"/>
    <w:rsid w:val="00554A5A"/>
    <w:rsid w:val="00554EA7"/>
    <w:rsid w:val="0055544F"/>
    <w:rsid w:val="00555868"/>
    <w:rsid w:val="005603E7"/>
    <w:rsid w:val="005607C0"/>
    <w:rsid w:val="00560886"/>
    <w:rsid w:val="00560A18"/>
    <w:rsid w:val="00561452"/>
    <w:rsid w:val="00561700"/>
    <w:rsid w:val="00561CD6"/>
    <w:rsid w:val="00562B66"/>
    <w:rsid w:val="00562C5D"/>
    <w:rsid w:val="00563389"/>
    <w:rsid w:val="00564908"/>
    <w:rsid w:val="00564BA4"/>
    <w:rsid w:val="00564F6B"/>
    <w:rsid w:val="005658C2"/>
    <w:rsid w:val="00565C4C"/>
    <w:rsid w:val="00565E17"/>
    <w:rsid w:val="0056642B"/>
    <w:rsid w:val="0056654D"/>
    <w:rsid w:val="005665AF"/>
    <w:rsid w:val="00566604"/>
    <w:rsid w:val="005676B1"/>
    <w:rsid w:val="00567C63"/>
    <w:rsid w:val="005705A6"/>
    <w:rsid w:val="00570992"/>
    <w:rsid w:val="00570A4C"/>
    <w:rsid w:val="005713CE"/>
    <w:rsid w:val="005714AE"/>
    <w:rsid w:val="00571504"/>
    <w:rsid w:val="005718AC"/>
    <w:rsid w:val="00572764"/>
    <w:rsid w:val="005727FD"/>
    <w:rsid w:val="00572A12"/>
    <w:rsid w:val="00572B34"/>
    <w:rsid w:val="005733C4"/>
    <w:rsid w:val="005733D3"/>
    <w:rsid w:val="00573CFE"/>
    <w:rsid w:val="00574F39"/>
    <w:rsid w:val="005755FF"/>
    <w:rsid w:val="00575780"/>
    <w:rsid w:val="0057601F"/>
    <w:rsid w:val="00576752"/>
    <w:rsid w:val="005767BF"/>
    <w:rsid w:val="00577338"/>
    <w:rsid w:val="005773C9"/>
    <w:rsid w:val="00577742"/>
    <w:rsid w:val="00580373"/>
    <w:rsid w:val="00580825"/>
    <w:rsid w:val="005808EA"/>
    <w:rsid w:val="005808FA"/>
    <w:rsid w:val="00580930"/>
    <w:rsid w:val="00580939"/>
    <w:rsid w:val="005810A0"/>
    <w:rsid w:val="005817BB"/>
    <w:rsid w:val="00581FF9"/>
    <w:rsid w:val="0058247C"/>
    <w:rsid w:val="00582F6D"/>
    <w:rsid w:val="00583190"/>
    <w:rsid w:val="005831E8"/>
    <w:rsid w:val="00583DDE"/>
    <w:rsid w:val="00583FD1"/>
    <w:rsid w:val="0058453F"/>
    <w:rsid w:val="0058518D"/>
    <w:rsid w:val="00585697"/>
    <w:rsid w:val="00585E73"/>
    <w:rsid w:val="005861F5"/>
    <w:rsid w:val="005862EF"/>
    <w:rsid w:val="005863E6"/>
    <w:rsid w:val="005868A7"/>
    <w:rsid w:val="005868F9"/>
    <w:rsid w:val="00586A4B"/>
    <w:rsid w:val="0058735D"/>
    <w:rsid w:val="0058760F"/>
    <w:rsid w:val="00587ABE"/>
    <w:rsid w:val="00590660"/>
    <w:rsid w:val="00590858"/>
    <w:rsid w:val="00590A33"/>
    <w:rsid w:val="00590EB2"/>
    <w:rsid w:val="00591388"/>
    <w:rsid w:val="00591AE4"/>
    <w:rsid w:val="00591CCB"/>
    <w:rsid w:val="00591EBF"/>
    <w:rsid w:val="00592574"/>
    <w:rsid w:val="0059296B"/>
    <w:rsid w:val="005932DC"/>
    <w:rsid w:val="005933A6"/>
    <w:rsid w:val="005934D4"/>
    <w:rsid w:val="00593816"/>
    <w:rsid w:val="00593E05"/>
    <w:rsid w:val="0059420E"/>
    <w:rsid w:val="00594737"/>
    <w:rsid w:val="00594847"/>
    <w:rsid w:val="00594B06"/>
    <w:rsid w:val="00594B70"/>
    <w:rsid w:val="005951E5"/>
    <w:rsid w:val="00595345"/>
    <w:rsid w:val="0059559B"/>
    <w:rsid w:val="00595C0E"/>
    <w:rsid w:val="00595CFF"/>
    <w:rsid w:val="005965C3"/>
    <w:rsid w:val="0059668A"/>
    <w:rsid w:val="00596B97"/>
    <w:rsid w:val="00596EEC"/>
    <w:rsid w:val="00596FAB"/>
    <w:rsid w:val="00597682"/>
    <w:rsid w:val="00597916"/>
    <w:rsid w:val="005A0C80"/>
    <w:rsid w:val="005A0DB6"/>
    <w:rsid w:val="005A0FC1"/>
    <w:rsid w:val="005A1323"/>
    <w:rsid w:val="005A147E"/>
    <w:rsid w:val="005A15D3"/>
    <w:rsid w:val="005A15F8"/>
    <w:rsid w:val="005A23E2"/>
    <w:rsid w:val="005A36D3"/>
    <w:rsid w:val="005A396C"/>
    <w:rsid w:val="005A39EC"/>
    <w:rsid w:val="005A4D55"/>
    <w:rsid w:val="005A4E4E"/>
    <w:rsid w:val="005A5302"/>
    <w:rsid w:val="005A535A"/>
    <w:rsid w:val="005A5487"/>
    <w:rsid w:val="005A54DC"/>
    <w:rsid w:val="005A5BA1"/>
    <w:rsid w:val="005A5EC9"/>
    <w:rsid w:val="005A6237"/>
    <w:rsid w:val="005A6251"/>
    <w:rsid w:val="005A77AB"/>
    <w:rsid w:val="005A789F"/>
    <w:rsid w:val="005A79D2"/>
    <w:rsid w:val="005A7D62"/>
    <w:rsid w:val="005B0202"/>
    <w:rsid w:val="005B05E4"/>
    <w:rsid w:val="005B0FAA"/>
    <w:rsid w:val="005B1263"/>
    <w:rsid w:val="005B14D1"/>
    <w:rsid w:val="005B1873"/>
    <w:rsid w:val="005B1C4A"/>
    <w:rsid w:val="005B22D4"/>
    <w:rsid w:val="005B27C7"/>
    <w:rsid w:val="005B2F6C"/>
    <w:rsid w:val="005B31AE"/>
    <w:rsid w:val="005B32E9"/>
    <w:rsid w:val="005B3590"/>
    <w:rsid w:val="005B3C3C"/>
    <w:rsid w:val="005B3CAB"/>
    <w:rsid w:val="005B471C"/>
    <w:rsid w:val="005B4F48"/>
    <w:rsid w:val="005B54F1"/>
    <w:rsid w:val="005B5733"/>
    <w:rsid w:val="005B573B"/>
    <w:rsid w:val="005B5D0D"/>
    <w:rsid w:val="005B5F2B"/>
    <w:rsid w:val="005B64EB"/>
    <w:rsid w:val="005B6C17"/>
    <w:rsid w:val="005B743E"/>
    <w:rsid w:val="005B75A9"/>
    <w:rsid w:val="005B78B6"/>
    <w:rsid w:val="005B7F1E"/>
    <w:rsid w:val="005C059C"/>
    <w:rsid w:val="005C05CC"/>
    <w:rsid w:val="005C0AA2"/>
    <w:rsid w:val="005C0AEF"/>
    <w:rsid w:val="005C0EC8"/>
    <w:rsid w:val="005C131A"/>
    <w:rsid w:val="005C15D5"/>
    <w:rsid w:val="005C1C97"/>
    <w:rsid w:val="005C20B3"/>
    <w:rsid w:val="005C3211"/>
    <w:rsid w:val="005C35C8"/>
    <w:rsid w:val="005C36B8"/>
    <w:rsid w:val="005C3845"/>
    <w:rsid w:val="005C3B0C"/>
    <w:rsid w:val="005C4B50"/>
    <w:rsid w:val="005C524B"/>
    <w:rsid w:val="005C5374"/>
    <w:rsid w:val="005C6543"/>
    <w:rsid w:val="005C6F88"/>
    <w:rsid w:val="005C761A"/>
    <w:rsid w:val="005C76CC"/>
    <w:rsid w:val="005C7EAB"/>
    <w:rsid w:val="005C7F1A"/>
    <w:rsid w:val="005D05D7"/>
    <w:rsid w:val="005D0751"/>
    <w:rsid w:val="005D0821"/>
    <w:rsid w:val="005D0E3C"/>
    <w:rsid w:val="005D12DE"/>
    <w:rsid w:val="005D13A3"/>
    <w:rsid w:val="005D1410"/>
    <w:rsid w:val="005D14B8"/>
    <w:rsid w:val="005D179E"/>
    <w:rsid w:val="005D17B8"/>
    <w:rsid w:val="005D1964"/>
    <w:rsid w:val="005D1C38"/>
    <w:rsid w:val="005D248D"/>
    <w:rsid w:val="005D25BC"/>
    <w:rsid w:val="005D2882"/>
    <w:rsid w:val="005D2B88"/>
    <w:rsid w:val="005D3AE5"/>
    <w:rsid w:val="005D3B73"/>
    <w:rsid w:val="005D4DAA"/>
    <w:rsid w:val="005D4E71"/>
    <w:rsid w:val="005D5714"/>
    <w:rsid w:val="005D5ACE"/>
    <w:rsid w:val="005D5E73"/>
    <w:rsid w:val="005D6475"/>
    <w:rsid w:val="005D64A6"/>
    <w:rsid w:val="005D65AF"/>
    <w:rsid w:val="005D6609"/>
    <w:rsid w:val="005D672B"/>
    <w:rsid w:val="005D67C8"/>
    <w:rsid w:val="005D68EF"/>
    <w:rsid w:val="005D7403"/>
    <w:rsid w:val="005D78DE"/>
    <w:rsid w:val="005D7BE2"/>
    <w:rsid w:val="005D7C8A"/>
    <w:rsid w:val="005E06B6"/>
    <w:rsid w:val="005E0807"/>
    <w:rsid w:val="005E14FA"/>
    <w:rsid w:val="005E1595"/>
    <w:rsid w:val="005E1BDD"/>
    <w:rsid w:val="005E2816"/>
    <w:rsid w:val="005E32D4"/>
    <w:rsid w:val="005E3802"/>
    <w:rsid w:val="005E4BFA"/>
    <w:rsid w:val="005E5523"/>
    <w:rsid w:val="005E57C2"/>
    <w:rsid w:val="005E5FFA"/>
    <w:rsid w:val="005E6324"/>
    <w:rsid w:val="005E63AB"/>
    <w:rsid w:val="005E66A3"/>
    <w:rsid w:val="005E674C"/>
    <w:rsid w:val="005E6B0E"/>
    <w:rsid w:val="005E6DAC"/>
    <w:rsid w:val="005E7265"/>
    <w:rsid w:val="005E7436"/>
    <w:rsid w:val="005E767F"/>
    <w:rsid w:val="005E7D84"/>
    <w:rsid w:val="005F014D"/>
    <w:rsid w:val="005F07E7"/>
    <w:rsid w:val="005F0C9E"/>
    <w:rsid w:val="005F0CCB"/>
    <w:rsid w:val="005F0E1C"/>
    <w:rsid w:val="005F0F7A"/>
    <w:rsid w:val="005F1C50"/>
    <w:rsid w:val="005F1C92"/>
    <w:rsid w:val="005F25AC"/>
    <w:rsid w:val="005F25FA"/>
    <w:rsid w:val="005F346B"/>
    <w:rsid w:val="005F3A71"/>
    <w:rsid w:val="005F3B20"/>
    <w:rsid w:val="005F44AB"/>
    <w:rsid w:val="005F4636"/>
    <w:rsid w:val="005F473C"/>
    <w:rsid w:val="005F4853"/>
    <w:rsid w:val="005F4FF0"/>
    <w:rsid w:val="005F5042"/>
    <w:rsid w:val="005F5B9C"/>
    <w:rsid w:val="005F69A7"/>
    <w:rsid w:val="005F6CF7"/>
    <w:rsid w:val="005F7BC9"/>
    <w:rsid w:val="006000C4"/>
    <w:rsid w:val="006005D3"/>
    <w:rsid w:val="00600843"/>
    <w:rsid w:val="006009E3"/>
    <w:rsid w:val="00600C54"/>
    <w:rsid w:val="00601133"/>
    <w:rsid w:val="0060122B"/>
    <w:rsid w:val="0060168E"/>
    <w:rsid w:val="0060198E"/>
    <w:rsid w:val="006026FF"/>
    <w:rsid w:val="00602C8B"/>
    <w:rsid w:val="0060328C"/>
    <w:rsid w:val="00604833"/>
    <w:rsid w:val="00604F9F"/>
    <w:rsid w:val="00605B51"/>
    <w:rsid w:val="00605D7F"/>
    <w:rsid w:val="00605EB9"/>
    <w:rsid w:val="00605EDD"/>
    <w:rsid w:val="00605F18"/>
    <w:rsid w:val="006061C2"/>
    <w:rsid w:val="00606C99"/>
    <w:rsid w:val="00606DA8"/>
    <w:rsid w:val="00606E2E"/>
    <w:rsid w:val="00606EB5"/>
    <w:rsid w:val="00606EEA"/>
    <w:rsid w:val="0060783C"/>
    <w:rsid w:val="00607D85"/>
    <w:rsid w:val="00610567"/>
    <w:rsid w:val="00611443"/>
    <w:rsid w:val="0061152E"/>
    <w:rsid w:val="00612906"/>
    <w:rsid w:val="00612ACB"/>
    <w:rsid w:val="00613EE2"/>
    <w:rsid w:val="00613EFA"/>
    <w:rsid w:val="00614668"/>
    <w:rsid w:val="006147E7"/>
    <w:rsid w:val="00614B83"/>
    <w:rsid w:val="00615C1C"/>
    <w:rsid w:val="00616291"/>
    <w:rsid w:val="006163D2"/>
    <w:rsid w:val="00616E21"/>
    <w:rsid w:val="00616F7A"/>
    <w:rsid w:val="0061704E"/>
    <w:rsid w:val="006177D0"/>
    <w:rsid w:val="006179B5"/>
    <w:rsid w:val="00617FFC"/>
    <w:rsid w:val="00620512"/>
    <w:rsid w:val="00620780"/>
    <w:rsid w:val="00620867"/>
    <w:rsid w:val="00621028"/>
    <w:rsid w:val="0062136E"/>
    <w:rsid w:val="00621983"/>
    <w:rsid w:val="00621C40"/>
    <w:rsid w:val="00621EC3"/>
    <w:rsid w:val="00622C6C"/>
    <w:rsid w:val="00623325"/>
    <w:rsid w:val="0062357C"/>
    <w:rsid w:val="006237F7"/>
    <w:rsid w:val="00624704"/>
    <w:rsid w:val="0062478E"/>
    <w:rsid w:val="0062497C"/>
    <w:rsid w:val="00624D00"/>
    <w:rsid w:val="0062518B"/>
    <w:rsid w:val="0062561F"/>
    <w:rsid w:val="00625DF7"/>
    <w:rsid w:val="006269BA"/>
    <w:rsid w:val="006271A8"/>
    <w:rsid w:val="006275FB"/>
    <w:rsid w:val="00627667"/>
    <w:rsid w:val="00627BD4"/>
    <w:rsid w:val="00630179"/>
    <w:rsid w:val="00630284"/>
    <w:rsid w:val="006307C2"/>
    <w:rsid w:val="00631291"/>
    <w:rsid w:val="006323CE"/>
    <w:rsid w:val="00632F64"/>
    <w:rsid w:val="00633279"/>
    <w:rsid w:val="0063358F"/>
    <w:rsid w:val="00633D2E"/>
    <w:rsid w:val="00634583"/>
    <w:rsid w:val="00634634"/>
    <w:rsid w:val="00635170"/>
    <w:rsid w:val="006358AB"/>
    <w:rsid w:val="00635985"/>
    <w:rsid w:val="00635D03"/>
    <w:rsid w:val="00636979"/>
    <w:rsid w:val="00636CA4"/>
    <w:rsid w:val="00637267"/>
    <w:rsid w:val="00637388"/>
    <w:rsid w:val="00637419"/>
    <w:rsid w:val="00637682"/>
    <w:rsid w:val="00637ECC"/>
    <w:rsid w:val="00637EE8"/>
    <w:rsid w:val="00641009"/>
    <w:rsid w:val="006410D3"/>
    <w:rsid w:val="006418D6"/>
    <w:rsid w:val="006419DC"/>
    <w:rsid w:val="00641E64"/>
    <w:rsid w:val="006421BD"/>
    <w:rsid w:val="00642DFB"/>
    <w:rsid w:val="00643754"/>
    <w:rsid w:val="006437A8"/>
    <w:rsid w:val="00643D24"/>
    <w:rsid w:val="00644605"/>
    <w:rsid w:val="006448A2"/>
    <w:rsid w:val="00644A69"/>
    <w:rsid w:val="00644CBF"/>
    <w:rsid w:val="00644DAD"/>
    <w:rsid w:val="0064508E"/>
    <w:rsid w:val="00645117"/>
    <w:rsid w:val="00650065"/>
    <w:rsid w:val="0065019E"/>
    <w:rsid w:val="006501A7"/>
    <w:rsid w:val="00650494"/>
    <w:rsid w:val="00650AF0"/>
    <w:rsid w:val="006510DC"/>
    <w:rsid w:val="00651687"/>
    <w:rsid w:val="006518EC"/>
    <w:rsid w:val="006522AB"/>
    <w:rsid w:val="00653E93"/>
    <w:rsid w:val="00654069"/>
    <w:rsid w:val="006541A5"/>
    <w:rsid w:val="006542C7"/>
    <w:rsid w:val="00654325"/>
    <w:rsid w:val="006547B6"/>
    <w:rsid w:val="00654D92"/>
    <w:rsid w:val="00655369"/>
    <w:rsid w:val="006554C1"/>
    <w:rsid w:val="00655CD9"/>
    <w:rsid w:val="00655F74"/>
    <w:rsid w:val="00656936"/>
    <w:rsid w:val="00656A6B"/>
    <w:rsid w:val="00656DB2"/>
    <w:rsid w:val="00656F04"/>
    <w:rsid w:val="00657820"/>
    <w:rsid w:val="0065791C"/>
    <w:rsid w:val="00657FE0"/>
    <w:rsid w:val="00660996"/>
    <w:rsid w:val="006609F9"/>
    <w:rsid w:val="0066135C"/>
    <w:rsid w:val="00661960"/>
    <w:rsid w:val="00661C17"/>
    <w:rsid w:val="00662093"/>
    <w:rsid w:val="00662458"/>
    <w:rsid w:val="00662A75"/>
    <w:rsid w:val="00662F2C"/>
    <w:rsid w:val="0066397F"/>
    <w:rsid w:val="00663B6A"/>
    <w:rsid w:val="00663C8E"/>
    <w:rsid w:val="00663CEE"/>
    <w:rsid w:val="00663DD7"/>
    <w:rsid w:val="00664159"/>
    <w:rsid w:val="0066427A"/>
    <w:rsid w:val="0066451E"/>
    <w:rsid w:val="00666117"/>
    <w:rsid w:val="0066675A"/>
    <w:rsid w:val="0066699D"/>
    <w:rsid w:val="00666C3F"/>
    <w:rsid w:val="00666D9A"/>
    <w:rsid w:val="0066712A"/>
    <w:rsid w:val="006679D6"/>
    <w:rsid w:val="00667A4A"/>
    <w:rsid w:val="00667C46"/>
    <w:rsid w:val="006727C5"/>
    <w:rsid w:val="00672BCE"/>
    <w:rsid w:val="00672C78"/>
    <w:rsid w:val="00672D14"/>
    <w:rsid w:val="00672FE4"/>
    <w:rsid w:val="00673287"/>
    <w:rsid w:val="006732D4"/>
    <w:rsid w:val="006739B8"/>
    <w:rsid w:val="00673A68"/>
    <w:rsid w:val="00673AC6"/>
    <w:rsid w:val="006740B3"/>
    <w:rsid w:val="006745BE"/>
    <w:rsid w:val="0067491A"/>
    <w:rsid w:val="006758A4"/>
    <w:rsid w:val="00675B7F"/>
    <w:rsid w:val="00675C55"/>
    <w:rsid w:val="00675EC6"/>
    <w:rsid w:val="00676010"/>
    <w:rsid w:val="006763C6"/>
    <w:rsid w:val="00676684"/>
    <w:rsid w:val="006767D9"/>
    <w:rsid w:val="00676B8D"/>
    <w:rsid w:val="00676CB9"/>
    <w:rsid w:val="006770E0"/>
    <w:rsid w:val="006772A9"/>
    <w:rsid w:val="006774C5"/>
    <w:rsid w:val="00677FFC"/>
    <w:rsid w:val="00680025"/>
    <w:rsid w:val="006800C9"/>
    <w:rsid w:val="00680BC7"/>
    <w:rsid w:val="00680F87"/>
    <w:rsid w:val="00681150"/>
    <w:rsid w:val="006816C8"/>
    <w:rsid w:val="0068182A"/>
    <w:rsid w:val="00681B05"/>
    <w:rsid w:val="00681B0D"/>
    <w:rsid w:val="00681EC8"/>
    <w:rsid w:val="00682BB2"/>
    <w:rsid w:val="00683695"/>
    <w:rsid w:val="006836AF"/>
    <w:rsid w:val="00683DCD"/>
    <w:rsid w:val="00684F4D"/>
    <w:rsid w:val="006854AD"/>
    <w:rsid w:val="00686023"/>
    <w:rsid w:val="00686289"/>
    <w:rsid w:val="00686293"/>
    <w:rsid w:val="006866CD"/>
    <w:rsid w:val="00686A05"/>
    <w:rsid w:val="00686BAD"/>
    <w:rsid w:val="00686C0B"/>
    <w:rsid w:val="006870BF"/>
    <w:rsid w:val="006875CF"/>
    <w:rsid w:val="00687AE9"/>
    <w:rsid w:val="00687E76"/>
    <w:rsid w:val="006902AB"/>
    <w:rsid w:val="006902EE"/>
    <w:rsid w:val="006904A4"/>
    <w:rsid w:val="00690B32"/>
    <w:rsid w:val="006919F0"/>
    <w:rsid w:val="00692000"/>
    <w:rsid w:val="006921AC"/>
    <w:rsid w:val="00692A02"/>
    <w:rsid w:val="00692CDF"/>
    <w:rsid w:val="00693BDD"/>
    <w:rsid w:val="006942E4"/>
    <w:rsid w:val="0069481C"/>
    <w:rsid w:val="00694F59"/>
    <w:rsid w:val="00694FFE"/>
    <w:rsid w:val="00695294"/>
    <w:rsid w:val="00695D2C"/>
    <w:rsid w:val="00695D50"/>
    <w:rsid w:val="00695DA8"/>
    <w:rsid w:val="00695DE6"/>
    <w:rsid w:val="00695EBD"/>
    <w:rsid w:val="006967C2"/>
    <w:rsid w:val="00696D00"/>
    <w:rsid w:val="0069737E"/>
    <w:rsid w:val="006974EC"/>
    <w:rsid w:val="00697B0F"/>
    <w:rsid w:val="006A0FF4"/>
    <w:rsid w:val="006A1769"/>
    <w:rsid w:val="006A1886"/>
    <w:rsid w:val="006A18CB"/>
    <w:rsid w:val="006A19AB"/>
    <w:rsid w:val="006A1DF9"/>
    <w:rsid w:val="006A1DFF"/>
    <w:rsid w:val="006A1E32"/>
    <w:rsid w:val="006A1EE6"/>
    <w:rsid w:val="006A2649"/>
    <w:rsid w:val="006A2940"/>
    <w:rsid w:val="006A2BB1"/>
    <w:rsid w:val="006A2C23"/>
    <w:rsid w:val="006A2E35"/>
    <w:rsid w:val="006A311A"/>
    <w:rsid w:val="006A3254"/>
    <w:rsid w:val="006A3355"/>
    <w:rsid w:val="006A3A11"/>
    <w:rsid w:val="006A3AEA"/>
    <w:rsid w:val="006A3C94"/>
    <w:rsid w:val="006A455A"/>
    <w:rsid w:val="006A488E"/>
    <w:rsid w:val="006A4972"/>
    <w:rsid w:val="006A49FD"/>
    <w:rsid w:val="006A4A8D"/>
    <w:rsid w:val="006A4B3D"/>
    <w:rsid w:val="006A52E2"/>
    <w:rsid w:val="006A653E"/>
    <w:rsid w:val="006A6AD0"/>
    <w:rsid w:val="006A6D5E"/>
    <w:rsid w:val="006A6EB1"/>
    <w:rsid w:val="006A738D"/>
    <w:rsid w:val="006A7B3E"/>
    <w:rsid w:val="006A7CB1"/>
    <w:rsid w:val="006B0CB3"/>
    <w:rsid w:val="006B0E89"/>
    <w:rsid w:val="006B0FA3"/>
    <w:rsid w:val="006B1345"/>
    <w:rsid w:val="006B1476"/>
    <w:rsid w:val="006B1B53"/>
    <w:rsid w:val="006B1CB8"/>
    <w:rsid w:val="006B25F0"/>
    <w:rsid w:val="006B322D"/>
    <w:rsid w:val="006B34E2"/>
    <w:rsid w:val="006B356C"/>
    <w:rsid w:val="006B3FB8"/>
    <w:rsid w:val="006B4219"/>
    <w:rsid w:val="006B4326"/>
    <w:rsid w:val="006B4682"/>
    <w:rsid w:val="006B5DDF"/>
    <w:rsid w:val="006B5FAC"/>
    <w:rsid w:val="006B6256"/>
    <w:rsid w:val="006B6415"/>
    <w:rsid w:val="006B64DD"/>
    <w:rsid w:val="006B668D"/>
    <w:rsid w:val="006B7426"/>
    <w:rsid w:val="006B7A7E"/>
    <w:rsid w:val="006B7FB1"/>
    <w:rsid w:val="006C0273"/>
    <w:rsid w:val="006C0717"/>
    <w:rsid w:val="006C092E"/>
    <w:rsid w:val="006C0C33"/>
    <w:rsid w:val="006C20B2"/>
    <w:rsid w:val="006C2500"/>
    <w:rsid w:val="006C2AAA"/>
    <w:rsid w:val="006C2E3F"/>
    <w:rsid w:val="006C2F46"/>
    <w:rsid w:val="006C3FD0"/>
    <w:rsid w:val="006C47C0"/>
    <w:rsid w:val="006C52C3"/>
    <w:rsid w:val="006C5649"/>
    <w:rsid w:val="006C5898"/>
    <w:rsid w:val="006C6963"/>
    <w:rsid w:val="006C6C8E"/>
    <w:rsid w:val="006C6DCC"/>
    <w:rsid w:val="006C76B8"/>
    <w:rsid w:val="006C7A47"/>
    <w:rsid w:val="006C7E31"/>
    <w:rsid w:val="006D0026"/>
    <w:rsid w:val="006D005C"/>
    <w:rsid w:val="006D00A4"/>
    <w:rsid w:val="006D0F24"/>
    <w:rsid w:val="006D0F86"/>
    <w:rsid w:val="006D1006"/>
    <w:rsid w:val="006D1559"/>
    <w:rsid w:val="006D1C46"/>
    <w:rsid w:val="006D2324"/>
    <w:rsid w:val="006D29EE"/>
    <w:rsid w:val="006D2AC1"/>
    <w:rsid w:val="006D30D3"/>
    <w:rsid w:val="006D3186"/>
    <w:rsid w:val="006D3AA5"/>
    <w:rsid w:val="006D405A"/>
    <w:rsid w:val="006D45DA"/>
    <w:rsid w:val="006D526D"/>
    <w:rsid w:val="006D52C8"/>
    <w:rsid w:val="006D53C9"/>
    <w:rsid w:val="006D5C27"/>
    <w:rsid w:val="006D5C80"/>
    <w:rsid w:val="006D5F04"/>
    <w:rsid w:val="006D5F3D"/>
    <w:rsid w:val="006D61B3"/>
    <w:rsid w:val="006D6270"/>
    <w:rsid w:val="006D665E"/>
    <w:rsid w:val="006D6D64"/>
    <w:rsid w:val="006D77CB"/>
    <w:rsid w:val="006D7AFD"/>
    <w:rsid w:val="006E0638"/>
    <w:rsid w:val="006E083B"/>
    <w:rsid w:val="006E11FC"/>
    <w:rsid w:val="006E1698"/>
    <w:rsid w:val="006E18AA"/>
    <w:rsid w:val="006E1C42"/>
    <w:rsid w:val="006E1C71"/>
    <w:rsid w:val="006E1D78"/>
    <w:rsid w:val="006E2DEA"/>
    <w:rsid w:val="006E2EBB"/>
    <w:rsid w:val="006E3834"/>
    <w:rsid w:val="006E38CC"/>
    <w:rsid w:val="006E399B"/>
    <w:rsid w:val="006E39D1"/>
    <w:rsid w:val="006E457F"/>
    <w:rsid w:val="006E488E"/>
    <w:rsid w:val="006E48DB"/>
    <w:rsid w:val="006E4A7D"/>
    <w:rsid w:val="006E4B6C"/>
    <w:rsid w:val="006E510A"/>
    <w:rsid w:val="006E5130"/>
    <w:rsid w:val="006E516B"/>
    <w:rsid w:val="006E5839"/>
    <w:rsid w:val="006E6062"/>
    <w:rsid w:val="006E6973"/>
    <w:rsid w:val="006E72E1"/>
    <w:rsid w:val="006E7AF5"/>
    <w:rsid w:val="006E7F6C"/>
    <w:rsid w:val="006F0585"/>
    <w:rsid w:val="006F11A8"/>
    <w:rsid w:val="006F21A9"/>
    <w:rsid w:val="006F2909"/>
    <w:rsid w:val="006F296F"/>
    <w:rsid w:val="006F2C8C"/>
    <w:rsid w:val="006F2CF4"/>
    <w:rsid w:val="006F3023"/>
    <w:rsid w:val="006F3219"/>
    <w:rsid w:val="006F3396"/>
    <w:rsid w:val="006F386E"/>
    <w:rsid w:val="006F3B56"/>
    <w:rsid w:val="006F3FFB"/>
    <w:rsid w:val="006F4140"/>
    <w:rsid w:val="006F41DF"/>
    <w:rsid w:val="006F5FDC"/>
    <w:rsid w:val="006F6276"/>
    <w:rsid w:val="006F6337"/>
    <w:rsid w:val="006F65CE"/>
    <w:rsid w:val="006F7158"/>
    <w:rsid w:val="006F7677"/>
    <w:rsid w:val="006F7E5F"/>
    <w:rsid w:val="006F7F23"/>
    <w:rsid w:val="006F7FDD"/>
    <w:rsid w:val="0070001D"/>
    <w:rsid w:val="007004DE"/>
    <w:rsid w:val="00700637"/>
    <w:rsid w:val="00700A56"/>
    <w:rsid w:val="00700D15"/>
    <w:rsid w:val="00701E95"/>
    <w:rsid w:val="00702084"/>
    <w:rsid w:val="00702170"/>
    <w:rsid w:val="0070265E"/>
    <w:rsid w:val="00702B93"/>
    <w:rsid w:val="00702E35"/>
    <w:rsid w:val="00703029"/>
    <w:rsid w:val="007030F9"/>
    <w:rsid w:val="0070326C"/>
    <w:rsid w:val="00703276"/>
    <w:rsid w:val="00703597"/>
    <w:rsid w:val="0070369A"/>
    <w:rsid w:val="00703C19"/>
    <w:rsid w:val="00704713"/>
    <w:rsid w:val="007048B7"/>
    <w:rsid w:val="00704AAC"/>
    <w:rsid w:val="00704B0F"/>
    <w:rsid w:val="00705AC0"/>
    <w:rsid w:val="00705B82"/>
    <w:rsid w:val="00705C74"/>
    <w:rsid w:val="00705EFB"/>
    <w:rsid w:val="00705F6C"/>
    <w:rsid w:val="007068AD"/>
    <w:rsid w:val="00706E2B"/>
    <w:rsid w:val="007070DD"/>
    <w:rsid w:val="00707843"/>
    <w:rsid w:val="00707F7F"/>
    <w:rsid w:val="00710085"/>
    <w:rsid w:val="007101CE"/>
    <w:rsid w:val="00710E4A"/>
    <w:rsid w:val="007115A7"/>
    <w:rsid w:val="00711DCD"/>
    <w:rsid w:val="00712468"/>
    <w:rsid w:val="00712564"/>
    <w:rsid w:val="007126D6"/>
    <w:rsid w:val="0071275F"/>
    <w:rsid w:val="007129C8"/>
    <w:rsid w:val="00712EB0"/>
    <w:rsid w:val="00713C95"/>
    <w:rsid w:val="007140B7"/>
    <w:rsid w:val="0071433D"/>
    <w:rsid w:val="007145F3"/>
    <w:rsid w:val="00714B92"/>
    <w:rsid w:val="0071551F"/>
    <w:rsid w:val="0071649E"/>
    <w:rsid w:val="007167DA"/>
    <w:rsid w:val="00717185"/>
    <w:rsid w:val="0071796E"/>
    <w:rsid w:val="00717F55"/>
    <w:rsid w:val="00720419"/>
    <w:rsid w:val="00720BDF"/>
    <w:rsid w:val="00720C96"/>
    <w:rsid w:val="00721041"/>
    <w:rsid w:val="00721C77"/>
    <w:rsid w:val="00721CD0"/>
    <w:rsid w:val="007220FA"/>
    <w:rsid w:val="007233F0"/>
    <w:rsid w:val="00723B6C"/>
    <w:rsid w:val="00723DA0"/>
    <w:rsid w:val="007242DF"/>
    <w:rsid w:val="007245D3"/>
    <w:rsid w:val="007247AF"/>
    <w:rsid w:val="00724CD0"/>
    <w:rsid w:val="007250DA"/>
    <w:rsid w:val="00726343"/>
    <w:rsid w:val="007266CE"/>
    <w:rsid w:val="00726FE4"/>
    <w:rsid w:val="00727732"/>
    <w:rsid w:val="00727770"/>
    <w:rsid w:val="00727F4A"/>
    <w:rsid w:val="00730215"/>
    <w:rsid w:val="00730322"/>
    <w:rsid w:val="007306AB"/>
    <w:rsid w:val="00730C9B"/>
    <w:rsid w:val="00731057"/>
    <w:rsid w:val="00731105"/>
    <w:rsid w:val="007312E4"/>
    <w:rsid w:val="00731333"/>
    <w:rsid w:val="007315A2"/>
    <w:rsid w:val="007324CD"/>
    <w:rsid w:val="007328E0"/>
    <w:rsid w:val="00732BA0"/>
    <w:rsid w:val="00732BE1"/>
    <w:rsid w:val="00732FF0"/>
    <w:rsid w:val="0073338E"/>
    <w:rsid w:val="007334C0"/>
    <w:rsid w:val="00733693"/>
    <w:rsid w:val="007336D2"/>
    <w:rsid w:val="00733D20"/>
    <w:rsid w:val="00734018"/>
    <w:rsid w:val="00734372"/>
    <w:rsid w:val="00734554"/>
    <w:rsid w:val="00734B89"/>
    <w:rsid w:val="00734CEB"/>
    <w:rsid w:val="00734FA0"/>
    <w:rsid w:val="00734FA6"/>
    <w:rsid w:val="007359C4"/>
    <w:rsid w:val="00735A89"/>
    <w:rsid w:val="00735D66"/>
    <w:rsid w:val="00735F05"/>
    <w:rsid w:val="0073614F"/>
    <w:rsid w:val="0073689B"/>
    <w:rsid w:val="00740781"/>
    <w:rsid w:val="00740926"/>
    <w:rsid w:val="007415F6"/>
    <w:rsid w:val="00741E1F"/>
    <w:rsid w:val="00741E3B"/>
    <w:rsid w:val="007429B8"/>
    <w:rsid w:val="007429C8"/>
    <w:rsid w:val="00742DA7"/>
    <w:rsid w:val="00743180"/>
    <w:rsid w:val="0074375D"/>
    <w:rsid w:val="0074390F"/>
    <w:rsid w:val="00743B54"/>
    <w:rsid w:val="00744553"/>
    <w:rsid w:val="007445DE"/>
    <w:rsid w:val="00744736"/>
    <w:rsid w:val="007448EB"/>
    <w:rsid w:val="00745084"/>
    <w:rsid w:val="00745207"/>
    <w:rsid w:val="007457D1"/>
    <w:rsid w:val="00745920"/>
    <w:rsid w:val="00745D59"/>
    <w:rsid w:val="00745EBA"/>
    <w:rsid w:val="00745FF3"/>
    <w:rsid w:val="00746400"/>
    <w:rsid w:val="00746BA4"/>
    <w:rsid w:val="00746D67"/>
    <w:rsid w:val="00746DDE"/>
    <w:rsid w:val="0074715B"/>
    <w:rsid w:val="0074721F"/>
    <w:rsid w:val="0074780E"/>
    <w:rsid w:val="007479C8"/>
    <w:rsid w:val="00747CCA"/>
    <w:rsid w:val="007505F9"/>
    <w:rsid w:val="00750742"/>
    <w:rsid w:val="00750966"/>
    <w:rsid w:val="007512E8"/>
    <w:rsid w:val="00752084"/>
    <w:rsid w:val="00752761"/>
    <w:rsid w:val="007531B2"/>
    <w:rsid w:val="00753609"/>
    <w:rsid w:val="0075360D"/>
    <w:rsid w:val="00753889"/>
    <w:rsid w:val="007539E6"/>
    <w:rsid w:val="00753B28"/>
    <w:rsid w:val="00753C7D"/>
    <w:rsid w:val="00753DDA"/>
    <w:rsid w:val="00753FA2"/>
    <w:rsid w:val="00754333"/>
    <w:rsid w:val="00754498"/>
    <w:rsid w:val="0075475E"/>
    <w:rsid w:val="007547FE"/>
    <w:rsid w:val="00754C65"/>
    <w:rsid w:val="00755086"/>
    <w:rsid w:val="00755203"/>
    <w:rsid w:val="00755421"/>
    <w:rsid w:val="00755DC8"/>
    <w:rsid w:val="00756A75"/>
    <w:rsid w:val="00756EAC"/>
    <w:rsid w:val="0075715E"/>
    <w:rsid w:val="007571D6"/>
    <w:rsid w:val="0075745C"/>
    <w:rsid w:val="00757B35"/>
    <w:rsid w:val="00757BD1"/>
    <w:rsid w:val="00757DEB"/>
    <w:rsid w:val="007600B8"/>
    <w:rsid w:val="007613CD"/>
    <w:rsid w:val="00761579"/>
    <w:rsid w:val="007619D2"/>
    <w:rsid w:val="00761B8F"/>
    <w:rsid w:val="00762117"/>
    <w:rsid w:val="00762D7F"/>
    <w:rsid w:val="007635C1"/>
    <w:rsid w:val="007636DA"/>
    <w:rsid w:val="00763D1E"/>
    <w:rsid w:val="007642DF"/>
    <w:rsid w:val="00764640"/>
    <w:rsid w:val="007646E7"/>
    <w:rsid w:val="00764A21"/>
    <w:rsid w:val="00764D33"/>
    <w:rsid w:val="00764D36"/>
    <w:rsid w:val="007651DA"/>
    <w:rsid w:val="007658E6"/>
    <w:rsid w:val="0076616C"/>
    <w:rsid w:val="007664A3"/>
    <w:rsid w:val="0076678A"/>
    <w:rsid w:val="00766791"/>
    <w:rsid w:val="00766D98"/>
    <w:rsid w:val="00767055"/>
    <w:rsid w:val="00767452"/>
    <w:rsid w:val="00771067"/>
    <w:rsid w:val="007712E1"/>
    <w:rsid w:val="0077176C"/>
    <w:rsid w:val="007721A7"/>
    <w:rsid w:val="007726C2"/>
    <w:rsid w:val="00772BEB"/>
    <w:rsid w:val="00772E35"/>
    <w:rsid w:val="0077329C"/>
    <w:rsid w:val="007738DA"/>
    <w:rsid w:val="00773A02"/>
    <w:rsid w:val="00773D95"/>
    <w:rsid w:val="00773E00"/>
    <w:rsid w:val="007741A5"/>
    <w:rsid w:val="0077457B"/>
    <w:rsid w:val="007745B8"/>
    <w:rsid w:val="007749E8"/>
    <w:rsid w:val="00774BED"/>
    <w:rsid w:val="00775B3B"/>
    <w:rsid w:val="00775FB1"/>
    <w:rsid w:val="00776191"/>
    <w:rsid w:val="007774A7"/>
    <w:rsid w:val="007776AC"/>
    <w:rsid w:val="007777CA"/>
    <w:rsid w:val="007778FB"/>
    <w:rsid w:val="00777BDB"/>
    <w:rsid w:val="00777F31"/>
    <w:rsid w:val="007800DB"/>
    <w:rsid w:val="00781AC8"/>
    <w:rsid w:val="00781AD2"/>
    <w:rsid w:val="00781B93"/>
    <w:rsid w:val="00781E26"/>
    <w:rsid w:val="007826E1"/>
    <w:rsid w:val="007839F7"/>
    <w:rsid w:val="00783A8D"/>
    <w:rsid w:val="0078425A"/>
    <w:rsid w:val="007842AF"/>
    <w:rsid w:val="0078442F"/>
    <w:rsid w:val="0078511C"/>
    <w:rsid w:val="00785A36"/>
    <w:rsid w:val="00785AD2"/>
    <w:rsid w:val="00786AA2"/>
    <w:rsid w:val="00786D4E"/>
    <w:rsid w:val="007873F3"/>
    <w:rsid w:val="0078779E"/>
    <w:rsid w:val="00787DDA"/>
    <w:rsid w:val="00790159"/>
    <w:rsid w:val="00790197"/>
    <w:rsid w:val="00790668"/>
    <w:rsid w:val="00790ADF"/>
    <w:rsid w:val="00790DD6"/>
    <w:rsid w:val="00791166"/>
    <w:rsid w:val="007913AB"/>
    <w:rsid w:val="00791D6B"/>
    <w:rsid w:val="00791F07"/>
    <w:rsid w:val="007925EE"/>
    <w:rsid w:val="00792AAD"/>
    <w:rsid w:val="00792CF2"/>
    <w:rsid w:val="00793383"/>
    <w:rsid w:val="00793E73"/>
    <w:rsid w:val="00793FD2"/>
    <w:rsid w:val="00794BDF"/>
    <w:rsid w:val="00794CCD"/>
    <w:rsid w:val="00794E02"/>
    <w:rsid w:val="0079533C"/>
    <w:rsid w:val="007962D2"/>
    <w:rsid w:val="007964C9"/>
    <w:rsid w:val="00796619"/>
    <w:rsid w:val="00796868"/>
    <w:rsid w:val="00796ACC"/>
    <w:rsid w:val="0079722B"/>
    <w:rsid w:val="007974C4"/>
    <w:rsid w:val="007979B1"/>
    <w:rsid w:val="00797A63"/>
    <w:rsid w:val="00797BAA"/>
    <w:rsid w:val="007A0A69"/>
    <w:rsid w:val="007A0FF1"/>
    <w:rsid w:val="007A1942"/>
    <w:rsid w:val="007A1EA5"/>
    <w:rsid w:val="007A1F61"/>
    <w:rsid w:val="007A223F"/>
    <w:rsid w:val="007A279A"/>
    <w:rsid w:val="007A2B7B"/>
    <w:rsid w:val="007A3909"/>
    <w:rsid w:val="007A3EC4"/>
    <w:rsid w:val="007A40E8"/>
    <w:rsid w:val="007A4455"/>
    <w:rsid w:val="007A4CF2"/>
    <w:rsid w:val="007A4D53"/>
    <w:rsid w:val="007A5068"/>
    <w:rsid w:val="007A5195"/>
    <w:rsid w:val="007A5553"/>
    <w:rsid w:val="007A5653"/>
    <w:rsid w:val="007A5F24"/>
    <w:rsid w:val="007A6192"/>
    <w:rsid w:val="007A67CD"/>
    <w:rsid w:val="007A6A17"/>
    <w:rsid w:val="007A6C5C"/>
    <w:rsid w:val="007A7DEC"/>
    <w:rsid w:val="007B0375"/>
    <w:rsid w:val="007B04EB"/>
    <w:rsid w:val="007B0863"/>
    <w:rsid w:val="007B0D4F"/>
    <w:rsid w:val="007B0E5D"/>
    <w:rsid w:val="007B1321"/>
    <w:rsid w:val="007B1389"/>
    <w:rsid w:val="007B1614"/>
    <w:rsid w:val="007B169E"/>
    <w:rsid w:val="007B173A"/>
    <w:rsid w:val="007B1966"/>
    <w:rsid w:val="007B1D41"/>
    <w:rsid w:val="007B2129"/>
    <w:rsid w:val="007B21C9"/>
    <w:rsid w:val="007B2342"/>
    <w:rsid w:val="007B26AA"/>
    <w:rsid w:val="007B28C7"/>
    <w:rsid w:val="007B2D91"/>
    <w:rsid w:val="007B2EB8"/>
    <w:rsid w:val="007B335C"/>
    <w:rsid w:val="007B3589"/>
    <w:rsid w:val="007B36B3"/>
    <w:rsid w:val="007B3C31"/>
    <w:rsid w:val="007B3CDD"/>
    <w:rsid w:val="007B3E0B"/>
    <w:rsid w:val="007B411D"/>
    <w:rsid w:val="007B471E"/>
    <w:rsid w:val="007B584E"/>
    <w:rsid w:val="007B6306"/>
    <w:rsid w:val="007B67A8"/>
    <w:rsid w:val="007B68F2"/>
    <w:rsid w:val="007B6CA5"/>
    <w:rsid w:val="007B7871"/>
    <w:rsid w:val="007B7BBA"/>
    <w:rsid w:val="007B7C80"/>
    <w:rsid w:val="007B7CFD"/>
    <w:rsid w:val="007B7DE4"/>
    <w:rsid w:val="007C0254"/>
    <w:rsid w:val="007C0712"/>
    <w:rsid w:val="007C0F72"/>
    <w:rsid w:val="007C19FD"/>
    <w:rsid w:val="007C1B05"/>
    <w:rsid w:val="007C1F21"/>
    <w:rsid w:val="007C26DF"/>
    <w:rsid w:val="007C2E77"/>
    <w:rsid w:val="007C33BA"/>
    <w:rsid w:val="007C3F05"/>
    <w:rsid w:val="007C4530"/>
    <w:rsid w:val="007C4A22"/>
    <w:rsid w:val="007C53AD"/>
    <w:rsid w:val="007C576B"/>
    <w:rsid w:val="007C576C"/>
    <w:rsid w:val="007C5874"/>
    <w:rsid w:val="007C59E1"/>
    <w:rsid w:val="007C5A3C"/>
    <w:rsid w:val="007C5D31"/>
    <w:rsid w:val="007C604E"/>
    <w:rsid w:val="007C6091"/>
    <w:rsid w:val="007C6D56"/>
    <w:rsid w:val="007C7253"/>
    <w:rsid w:val="007C79BF"/>
    <w:rsid w:val="007C7EF7"/>
    <w:rsid w:val="007D0372"/>
    <w:rsid w:val="007D0757"/>
    <w:rsid w:val="007D185B"/>
    <w:rsid w:val="007D1D16"/>
    <w:rsid w:val="007D1FB9"/>
    <w:rsid w:val="007D24E4"/>
    <w:rsid w:val="007D289F"/>
    <w:rsid w:val="007D2C79"/>
    <w:rsid w:val="007D34FC"/>
    <w:rsid w:val="007D35DE"/>
    <w:rsid w:val="007D3D12"/>
    <w:rsid w:val="007D45E7"/>
    <w:rsid w:val="007D4674"/>
    <w:rsid w:val="007D548B"/>
    <w:rsid w:val="007D64E9"/>
    <w:rsid w:val="007D6582"/>
    <w:rsid w:val="007D6675"/>
    <w:rsid w:val="007D699D"/>
    <w:rsid w:val="007D69BF"/>
    <w:rsid w:val="007E0A42"/>
    <w:rsid w:val="007E150B"/>
    <w:rsid w:val="007E1B37"/>
    <w:rsid w:val="007E2114"/>
    <w:rsid w:val="007E21D5"/>
    <w:rsid w:val="007E23BF"/>
    <w:rsid w:val="007E25CE"/>
    <w:rsid w:val="007E2F4D"/>
    <w:rsid w:val="007E4D09"/>
    <w:rsid w:val="007E4E6A"/>
    <w:rsid w:val="007E57CE"/>
    <w:rsid w:val="007E5E40"/>
    <w:rsid w:val="007E668A"/>
    <w:rsid w:val="007E78CD"/>
    <w:rsid w:val="007E78D2"/>
    <w:rsid w:val="007E7E0B"/>
    <w:rsid w:val="007E7F06"/>
    <w:rsid w:val="007F0190"/>
    <w:rsid w:val="007F06A1"/>
    <w:rsid w:val="007F06A6"/>
    <w:rsid w:val="007F0909"/>
    <w:rsid w:val="007F09EC"/>
    <w:rsid w:val="007F0D3E"/>
    <w:rsid w:val="007F0EA0"/>
    <w:rsid w:val="007F1882"/>
    <w:rsid w:val="007F1E29"/>
    <w:rsid w:val="007F27F5"/>
    <w:rsid w:val="007F2875"/>
    <w:rsid w:val="007F29D5"/>
    <w:rsid w:val="007F2C3D"/>
    <w:rsid w:val="007F3AD5"/>
    <w:rsid w:val="007F3FD7"/>
    <w:rsid w:val="007F4127"/>
    <w:rsid w:val="007F4D14"/>
    <w:rsid w:val="007F4F21"/>
    <w:rsid w:val="007F52DA"/>
    <w:rsid w:val="007F57CE"/>
    <w:rsid w:val="007F6366"/>
    <w:rsid w:val="007F658F"/>
    <w:rsid w:val="007F72FD"/>
    <w:rsid w:val="007F74B0"/>
    <w:rsid w:val="007F7B11"/>
    <w:rsid w:val="0080069E"/>
    <w:rsid w:val="00800D40"/>
    <w:rsid w:val="00801290"/>
    <w:rsid w:val="0080134D"/>
    <w:rsid w:val="00802005"/>
    <w:rsid w:val="0080236E"/>
    <w:rsid w:val="00802A0B"/>
    <w:rsid w:val="00803044"/>
    <w:rsid w:val="00803348"/>
    <w:rsid w:val="008035FA"/>
    <w:rsid w:val="00803695"/>
    <w:rsid w:val="00803A72"/>
    <w:rsid w:val="00803A7F"/>
    <w:rsid w:val="00803F46"/>
    <w:rsid w:val="00804BC2"/>
    <w:rsid w:val="00804EAE"/>
    <w:rsid w:val="00805470"/>
    <w:rsid w:val="0080558D"/>
    <w:rsid w:val="008059E3"/>
    <w:rsid w:val="00806242"/>
    <w:rsid w:val="008063DC"/>
    <w:rsid w:val="008067E5"/>
    <w:rsid w:val="00806C49"/>
    <w:rsid w:val="00806C5A"/>
    <w:rsid w:val="00807167"/>
    <w:rsid w:val="008071F4"/>
    <w:rsid w:val="008071FD"/>
    <w:rsid w:val="00807B29"/>
    <w:rsid w:val="00807E0F"/>
    <w:rsid w:val="008102B3"/>
    <w:rsid w:val="008102EC"/>
    <w:rsid w:val="0081039E"/>
    <w:rsid w:val="00810F69"/>
    <w:rsid w:val="008114DC"/>
    <w:rsid w:val="00811974"/>
    <w:rsid w:val="0081205B"/>
    <w:rsid w:val="008124B2"/>
    <w:rsid w:val="0081270F"/>
    <w:rsid w:val="00812C36"/>
    <w:rsid w:val="00812D53"/>
    <w:rsid w:val="00814190"/>
    <w:rsid w:val="00814239"/>
    <w:rsid w:val="00814912"/>
    <w:rsid w:val="00814CE8"/>
    <w:rsid w:val="00815670"/>
    <w:rsid w:val="00815A44"/>
    <w:rsid w:val="00815B9D"/>
    <w:rsid w:val="00816124"/>
    <w:rsid w:val="008168E0"/>
    <w:rsid w:val="008172EC"/>
    <w:rsid w:val="00817389"/>
    <w:rsid w:val="0082101E"/>
    <w:rsid w:val="008210D3"/>
    <w:rsid w:val="0082114C"/>
    <w:rsid w:val="008217F3"/>
    <w:rsid w:val="008217FD"/>
    <w:rsid w:val="00821C85"/>
    <w:rsid w:val="00821C86"/>
    <w:rsid w:val="008220C9"/>
    <w:rsid w:val="0082274C"/>
    <w:rsid w:val="008227E7"/>
    <w:rsid w:val="0082289C"/>
    <w:rsid w:val="00822A8D"/>
    <w:rsid w:val="00822CC2"/>
    <w:rsid w:val="00822DFC"/>
    <w:rsid w:val="008237DB"/>
    <w:rsid w:val="00823A87"/>
    <w:rsid w:val="00823B6B"/>
    <w:rsid w:val="00823ECB"/>
    <w:rsid w:val="008241F3"/>
    <w:rsid w:val="008244C8"/>
    <w:rsid w:val="008248DA"/>
    <w:rsid w:val="00824B95"/>
    <w:rsid w:val="00824C57"/>
    <w:rsid w:val="00825010"/>
    <w:rsid w:val="008250AC"/>
    <w:rsid w:val="008253A5"/>
    <w:rsid w:val="008259C4"/>
    <w:rsid w:val="00825D99"/>
    <w:rsid w:val="008272B1"/>
    <w:rsid w:val="00827FD4"/>
    <w:rsid w:val="00830223"/>
    <w:rsid w:val="0083033D"/>
    <w:rsid w:val="0083050F"/>
    <w:rsid w:val="008306CD"/>
    <w:rsid w:val="00830D7E"/>
    <w:rsid w:val="008319EA"/>
    <w:rsid w:val="00831A93"/>
    <w:rsid w:val="00831B3F"/>
    <w:rsid w:val="00831B96"/>
    <w:rsid w:val="00831DA8"/>
    <w:rsid w:val="00831E58"/>
    <w:rsid w:val="008328B3"/>
    <w:rsid w:val="00832B92"/>
    <w:rsid w:val="00832E95"/>
    <w:rsid w:val="00833592"/>
    <w:rsid w:val="008338C6"/>
    <w:rsid w:val="00833992"/>
    <w:rsid w:val="00833B15"/>
    <w:rsid w:val="00833E71"/>
    <w:rsid w:val="00834662"/>
    <w:rsid w:val="00835392"/>
    <w:rsid w:val="008358B6"/>
    <w:rsid w:val="0083594D"/>
    <w:rsid w:val="00835A48"/>
    <w:rsid w:val="00836335"/>
    <w:rsid w:val="0083636B"/>
    <w:rsid w:val="00836714"/>
    <w:rsid w:val="008368D7"/>
    <w:rsid w:val="00836AC7"/>
    <w:rsid w:val="008371BD"/>
    <w:rsid w:val="008373C0"/>
    <w:rsid w:val="00837732"/>
    <w:rsid w:val="008402D0"/>
    <w:rsid w:val="00840469"/>
    <w:rsid w:val="00840AC8"/>
    <w:rsid w:val="008414A2"/>
    <w:rsid w:val="008416A5"/>
    <w:rsid w:val="0084170E"/>
    <w:rsid w:val="008418E8"/>
    <w:rsid w:val="00841BD4"/>
    <w:rsid w:val="00841C89"/>
    <w:rsid w:val="00841CE9"/>
    <w:rsid w:val="00842505"/>
    <w:rsid w:val="00842778"/>
    <w:rsid w:val="008428D0"/>
    <w:rsid w:val="008431F1"/>
    <w:rsid w:val="008439AA"/>
    <w:rsid w:val="0084409A"/>
    <w:rsid w:val="008446C7"/>
    <w:rsid w:val="0084471F"/>
    <w:rsid w:val="008453FE"/>
    <w:rsid w:val="00846800"/>
    <w:rsid w:val="00846ED9"/>
    <w:rsid w:val="0084772B"/>
    <w:rsid w:val="00850AA9"/>
    <w:rsid w:val="00850C82"/>
    <w:rsid w:val="00850FFC"/>
    <w:rsid w:val="0085132E"/>
    <w:rsid w:val="00851503"/>
    <w:rsid w:val="00851A5E"/>
    <w:rsid w:val="00851AAA"/>
    <w:rsid w:val="00851F47"/>
    <w:rsid w:val="008523ED"/>
    <w:rsid w:val="00852DBE"/>
    <w:rsid w:val="00852FCE"/>
    <w:rsid w:val="008533E6"/>
    <w:rsid w:val="008538C4"/>
    <w:rsid w:val="008541CC"/>
    <w:rsid w:val="00854430"/>
    <w:rsid w:val="0085496C"/>
    <w:rsid w:val="00854BE9"/>
    <w:rsid w:val="00855044"/>
    <w:rsid w:val="00855821"/>
    <w:rsid w:val="00855B75"/>
    <w:rsid w:val="00855DFF"/>
    <w:rsid w:val="00855E33"/>
    <w:rsid w:val="00856226"/>
    <w:rsid w:val="00856D35"/>
    <w:rsid w:val="00857711"/>
    <w:rsid w:val="00857CDF"/>
    <w:rsid w:val="008600BF"/>
    <w:rsid w:val="008603B0"/>
    <w:rsid w:val="00860AF4"/>
    <w:rsid w:val="00861DC6"/>
    <w:rsid w:val="008625DA"/>
    <w:rsid w:val="00862E13"/>
    <w:rsid w:val="0086307B"/>
    <w:rsid w:val="008630D2"/>
    <w:rsid w:val="008641BA"/>
    <w:rsid w:val="00864370"/>
    <w:rsid w:val="00864D36"/>
    <w:rsid w:val="008650D5"/>
    <w:rsid w:val="00865283"/>
    <w:rsid w:val="00865328"/>
    <w:rsid w:val="0086539F"/>
    <w:rsid w:val="008655A6"/>
    <w:rsid w:val="00865F3A"/>
    <w:rsid w:val="0086611C"/>
    <w:rsid w:val="00866475"/>
    <w:rsid w:val="00866FBA"/>
    <w:rsid w:val="00867FA4"/>
    <w:rsid w:val="00870960"/>
    <w:rsid w:val="00870C3B"/>
    <w:rsid w:val="008711CB"/>
    <w:rsid w:val="008716C2"/>
    <w:rsid w:val="008717B7"/>
    <w:rsid w:val="00871FEC"/>
    <w:rsid w:val="008720F3"/>
    <w:rsid w:val="00872819"/>
    <w:rsid w:val="00873E65"/>
    <w:rsid w:val="008740B6"/>
    <w:rsid w:val="008747E7"/>
    <w:rsid w:val="00874C17"/>
    <w:rsid w:val="00874CA3"/>
    <w:rsid w:val="00874D87"/>
    <w:rsid w:val="00874DA9"/>
    <w:rsid w:val="0087511A"/>
    <w:rsid w:val="008755B4"/>
    <w:rsid w:val="00875833"/>
    <w:rsid w:val="00875FF8"/>
    <w:rsid w:val="008761DA"/>
    <w:rsid w:val="00876512"/>
    <w:rsid w:val="00877CDC"/>
    <w:rsid w:val="008804C2"/>
    <w:rsid w:val="00881480"/>
    <w:rsid w:val="0088194A"/>
    <w:rsid w:val="00881F5F"/>
    <w:rsid w:val="00881FEF"/>
    <w:rsid w:val="00882039"/>
    <w:rsid w:val="00882199"/>
    <w:rsid w:val="0088223A"/>
    <w:rsid w:val="0088298C"/>
    <w:rsid w:val="00883C0D"/>
    <w:rsid w:val="00883D99"/>
    <w:rsid w:val="0088403F"/>
    <w:rsid w:val="008842EF"/>
    <w:rsid w:val="00884668"/>
    <w:rsid w:val="00884AEC"/>
    <w:rsid w:val="00884F03"/>
    <w:rsid w:val="008850F1"/>
    <w:rsid w:val="00885BAC"/>
    <w:rsid w:val="00886004"/>
    <w:rsid w:val="00886215"/>
    <w:rsid w:val="008865AF"/>
    <w:rsid w:val="00886934"/>
    <w:rsid w:val="00887A63"/>
    <w:rsid w:val="00887B9B"/>
    <w:rsid w:val="00887E3D"/>
    <w:rsid w:val="0089096F"/>
    <w:rsid w:val="0089133C"/>
    <w:rsid w:val="00891472"/>
    <w:rsid w:val="008914F4"/>
    <w:rsid w:val="00892901"/>
    <w:rsid w:val="0089312D"/>
    <w:rsid w:val="008932CC"/>
    <w:rsid w:val="00893805"/>
    <w:rsid w:val="00893BBF"/>
    <w:rsid w:val="00893D3B"/>
    <w:rsid w:val="008941FC"/>
    <w:rsid w:val="00895071"/>
    <w:rsid w:val="00895334"/>
    <w:rsid w:val="00895338"/>
    <w:rsid w:val="00895BBA"/>
    <w:rsid w:val="00895E1E"/>
    <w:rsid w:val="00895ED3"/>
    <w:rsid w:val="008960BB"/>
    <w:rsid w:val="008962EC"/>
    <w:rsid w:val="00896F7B"/>
    <w:rsid w:val="008970D5"/>
    <w:rsid w:val="0089714A"/>
    <w:rsid w:val="008A00EF"/>
    <w:rsid w:val="008A0240"/>
    <w:rsid w:val="008A0F20"/>
    <w:rsid w:val="008A1711"/>
    <w:rsid w:val="008A216C"/>
    <w:rsid w:val="008A21D2"/>
    <w:rsid w:val="008A2247"/>
    <w:rsid w:val="008A2DEF"/>
    <w:rsid w:val="008A2E57"/>
    <w:rsid w:val="008A33CD"/>
    <w:rsid w:val="008A33E1"/>
    <w:rsid w:val="008A4DD2"/>
    <w:rsid w:val="008A5063"/>
    <w:rsid w:val="008A5123"/>
    <w:rsid w:val="008A5262"/>
    <w:rsid w:val="008A52F0"/>
    <w:rsid w:val="008A58DD"/>
    <w:rsid w:val="008A5E3E"/>
    <w:rsid w:val="008A5F83"/>
    <w:rsid w:val="008A638F"/>
    <w:rsid w:val="008A64A5"/>
    <w:rsid w:val="008A676D"/>
    <w:rsid w:val="008A7DF4"/>
    <w:rsid w:val="008B02FE"/>
    <w:rsid w:val="008B04D6"/>
    <w:rsid w:val="008B092C"/>
    <w:rsid w:val="008B0C1A"/>
    <w:rsid w:val="008B0D86"/>
    <w:rsid w:val="008B117B"/>
    <w:rsid w:val="008B1A12"/>
    <w:rsid w:val="008B2277"/>
    <w:rsid w:val="008B2460"/>
    <w:rsid w:val="008B315A"/>
    <w:rsid w:val="008B3822"/>
    <w:rsid w:val="008B3A83"/>
    <w:rsid w:val="008B430D"/>
    <w:rsid w:val="008B4388"/>
    <w:rsid w:val="008B4493"/>
    <w:rsid w:val="008B4CF1"/>
    <w:rsid w:val="008B5212"/>
    <w:rsid w:val="008B56BA"/>
    <w:rsid w:val="008B5743"/>
    <w:rsid w:val="008B5B08"/>
    <w:rsid w:val="008B63D7"/>
    <w:rsid w:val="008B6533"/>
    <w:rsid w:val="008B6740"/>
    <w:rsid w:val="008B67F6"/>
    <w:rsid w:val="008B6A0B"/>
    <w:rsid w:val="008B6DF1"/>
    <w:rsid w:val="008B7B6B"/>
    <w:rsid w:val="008C0A06"/>
    <w:rsid w:val="008C0B5A"/>
    <w:rsid w:val="008C0D6A"/>
    <w:rsid w:val="008C0FAF"/>
    <w:rsid w:val="008C147C"/>
    <w:rsid w:val="008C1F4A"/>
    <w:rsid w:val="008C2193"/>
    <w:rsid w:val="008C24D9"/>
    <w:rsid w:val="008C258A"/>
    <w:rsid w:val="008C2E41"/>
    <w:rsid w:val="008C3304"/>
    <w:rsid w:val="008C3554"/>
    <w:rsid w:val="008C38E6"/>
    <w:rsid w:val="008C43D4"/>
    <w:rsid w:val="008C4A1D"/>
    <w:rsid w:val="008C5530"/>
    <w:rsid w:val="008C7359"/>
    <w:rsid w:val="008C7A62"/>
    <w:rsid w:val="008C7CB5"/>
    <w:rsid w:val="008C7CB6"/>
    <w:rsid w:val="008C7DFE"/>
    <w:rsid w:val="008C7E80"/>
    <w:rsid w:val="008C7EB8"/>
    <w:rsid w:val="008D046F"/>
    <w:rsid w:val="008D0793"/>
    <w:rsid w:val="008D0F4A"/>
    <w:rsid w:val="008D1BFD"/>
    <w:rsid w:val="008D1E40"/>
    <w:rsid w:val="008D1EAC"/>
    <w:rsid w:val="008D1F7B"/>
    <w:rsid w:val="008D212A"/>
    <w:rsid w:val="008D22CC"/>
    <w:rsid w:val="008D3665"/>
    <w:rsid w:val="008D37E3"/>
    <w:rsid w:val="008D3AAE"/>
    <w:rsid w:val="008D3BFF"/>
    <w:rsid w:val="008D40B2"/>
    <w:rsid w:val="008D463B"/>
    <w:rsid w:val="008D4B76"/>
    <w:rsid w:val="008D5036"/>
    <w:rsid w:val="008D5064"/>
    <w:rsid w:val="008D5434"/>
    <w:rsid w:val="008D546F"/>
    <w:rsid w:val="008D6872"/>
    <w:rsid w:val="008D7686"/>
    <w:rsid w:val="008D7D26"/>
    <w:rsid w:val="008D7FF7"/>
    <w:rsid w:val="008E0272"/>
    <w:rsid w:val="008E08F6"/>
    <w:rsid w:val="008E164A"/>
    <w:rsid w:val="008E186B"/>
    <w:rsid w:val="008E1A94"/>
    <w:rsid w:val="008E1F7B"/>
    <w:rsid w:val="008E2748"/>
    <w:rsid w:val="008E2C36"/>
    <w:rsid w:val="008E3A0D"/>
    <w:rsid w:val="008E3A21"/>
    <w:rsid w:val="008E3BB2"/>
    <w:rsid w:val="008E3CE0"/>
    <w:rsid w:val="008E5B4D"/>
    <w:rsid w:val="008E5C6E"/>
    <w:rsid w:val="008E5CC2"/>
    <w:rsid w:val="008E5EA7"/>
    <w:rsid w:val="008E6661"/>
    <w:rsid w:val="008E7358"/>
    <w:rsid w:val="008E73E0"/>
    <w:rsid w:val="008E7FFD"/>
    <w:rsid w:val="008F03DB"/>
    <w:rsid w:val="008F08D0"/>
    <w:rsid w:val="008F0D6B"/>
    <w:rsid w:val="008F0DFE"/>
    <w:rsid w:val="008F0EA9"/>
    <w:rsid w:val="008F1D5D"/>
    <w:rsid w:val="008F20F6"/>
    <w:rsid w:val="008F35ED"/>
    <w:rsid w:val="008F3746"/>
    <w:rsid w:val="008F3756"/>
    <w:rsid w:val="008F3899"/>
    <w:rsid w:val="008F3A11"/>
    <w:rsid w:val="008F3E53"/>
    <w:rsid w:val="008F403A"/>
    <w:rsid w:val="008F44B6"/>
    <w:rsid w:val="008F487D"/>
    <w:rsid w:val="008F4ABE"/>
    <w:rsid w:val="008F5055"/>
    <w:rsid w:val="008F54FD"/>
    <w:rsid w:val="008F5EC0"/>
    <w:rsid w:val="008F656D"/>
    <w:rsid w:val="00900005"/>
    <w:rsid w:val="00900437"/>
    <w:rsid w:val="009005A4"/>
    <w:rsid w:val="00900D6A"/>
    <w:rsid w:val="00901A70"/>
    <w:rsid w:val="009023D5"/>
    <w:rsid w:val="00902439"/>
    <w:rsid w:val="00902E04"/>
    <w:rsid w:val="009030F2"/>
    <w:rsid w:val="009039DE"/>
    <w:rsid w:val="00903ABC"/>
    <w:rsid w:val="00903FC6"/>
    <w:rsid w:val="00904011"/>
    <w:rsid w:val="009041D9"/>
    <w:rsid w:val="009046AF"/>
    <w:rsid w:val="00904968"/>
    <w:rsid w:val="00905135"/>
    <w:rsid w:val="009057C9"/>
    <w:rsid w:val="009063F1"/>
    <w:rsid w:val="00906578"/>
    <w:rsid w:val="00906D21"/>
    <w:rsid w:val="00906EB3"/>
    <w:rsid w:val="00907A3A"/>
    <w:rsid w:val="00907F90"/>
    <w:rsid w:val="009102BD"/>
    <w:rsid w:val="009102EC"/>
    <w:rsid w:val="00910A0D"/>
    <w:rsid w:val="00910E3F"/>
    <w:rsid w:val="00911663"/>
    <w:rsid w:val="00911AB1"/>
    <w:rsid w:val="00912099"/>
    <w:rsid w:val="00912270"/>
    <w:rsid w:val="00912C22"/>
    <w:rsid w:val="00913013"/>
    <w:rsid w:val="009130B3"/>
    <w:rsid w:val="00913150"/>
    <w:rsid w:val="009133E9"/>
    <w:rsid w:val="009137DA"/>
    <w:rsid w:val="009137F5"/>
    <w:rsid w:val="00913860"/>
    <w:rsid w:val="009138AF"/>
    <w:rsid w:val="00913AB1"/>
    <w:rsid w:val="009155C0"/>
    <w:rsid w:val="009158A4"/>
    <w:rsid w:val="00915C95"/>
    <w:rsid w:val="00916077"/>
    <w:rsid w:val="00916252"/>
    <w:rsid w:val="0091630F"/>
    <w:rsid w:val="00916619"/>
    <w:rsid w:val="00916C54"/>
    <w:rsid w:val="0091704D"/>
    <w:rsid w:val="00917211"/>
    <w:rsid w:val="009177C4"/>
    <w:rsid w:val="00917C99"/>
    <w:rsid w:val="00917FBB"/>
    <w:rsid w:val="00920448"/>
    <w:rsid w:val="0092081F"/>
    <w:rsid w:val="0092090D"/>
    <w:rsid w:val="00920C35"/>
    <w:rsid w:val="00921900"/>
    <w:rsid w:val="00921C53"/>
    <w:rsid w:val="00921E78"/>
    <w:rsid w:val="009225F3"/>
    <w:rsid w:val="0092269A"/>
    <w:rsid w:val="00922917"/>
    <w:rsid w:val="00923EFE"/>
    <w:rsid w:val="00924127"/>
    <w:rsid w:val="00924F26"/>
    <w:rsid w:val="0092514A"/>
    <w:rsid w:val="00925241"/>
    <w:rsid w:val="0092588F"/>
    <w:rsid w:val="00925DFB"/>
    <w:rsid w:val="00925FBE"/>
    <w:rsid w:val="00926069"/>
    <w:rsid w:val="00926DFF"/>
    <w:rsid w:val="00927183"/>
    <w:rsid w:val="00927C2F"/>
    <w:rsid w:val="00927CBD"/>
    <w:rsid w:val="00927D06"/>
    <w:rsid w:val="00927E1D"/>
    <w:rsid w:val="00927E5B"/>
    <w:rsid w:val="009307D4"/>
    <w:rsid w:val="00930FB5"/>
    <w:rsid w:val="00931271"/>
    <w:rsid w:val="009315C7"/>
    <w:rsid w:val="00931970"/>
    <w:rsid w:val="00932658"/>
    <w:rsid w:val="009335F9"/>
    <w:rsid w:val="009335FC"/>
    <w:rsid w:val="00933C19"/>
    <w:rsid w:val="00933EDC"/>
    <w:rsid w:val="00933FC7"/>
    <w:rsid w:val="009346AB"/>
    <w:rsid w:val="009347EC"/>
    <w:rsid w:val="009350E4"/>
    <w:rsid w:val="009352A5"/>
    <w:rsid w:val="00935352"/>
    <w:rsid w:val="009353F5"/>
    <w:rsid w:val="00935445"/>
    <w:rsid w:val="00935825"/>
    <w:rsid w:val="00935B33"/>
    <w:rsid w:val="00935B7A"/>
    <w:rsid w:val="00936575"/>
    <w:rsid w:val="00937118"/>
    <w:rsid w:val="009372E5"/>
    <w:rsid w:val="00937565"/>
    <w:rsid w:val="00937AEE"/>
    <w:rsid w:val="00937B31"/>
    <w:rsid w:val="00937E34"/>
    <w:rsid w:val="00940586"/>
    <w:rsid w:val="00940A89"/>
    <w:rsid w:val="00941075"/>
    <w:rsid w:val="00941127"/>
    <w:rsid w:val="009418CA"/>
    <w:rsid w:val="00941B34"/>
    <w:rsid w:val="00941DB3"/>
    <w:rsid w:val="0094230F"/>
    <w:rsid w:val="0094279B"/>
    <w:rsid w:val="0094280A"/>
    <w:rsid w:val="0094407B"/>
    <w:rsid w:val="009444FC"/>
    <w:rsid w:val="00944DBC"/>
    <w:rsid w:val="00944ED4"/>
    <w:rsid w:val="0094529E"/>
    <w:rsid w:val="0094556B"/>
    <w:rsid w:val="00945B50"/>
    <w:rsid w:val="00945B7B"/>
    <w:rsid w:val="00945CDD"/>
    <w:rsid w:val="00946A13"/>
    <w:rsid w:val="00946B40"/>
    <w:rsid w:val="00946D0E"/>
    <w:rsid w:val="009476E6"/>
    <w:rsid w:val="00947D1A"/>
    <w:rsid w:val="00947E87"/>
    <w:rsid w:val="009504B7"/>
    <w:rsid w:val="00950B8E"/>
    <w:rsid w:val="00950D98"/>
    <w:rsid w:val="00951009"/>
    <w:rsid w:val="009510D0"/>
    <w:rsid w:val="009510E2"/>
    <w:rsid w:val="00951672"/>
    <w:rsid w:val="00952DBC"/>
    <w:rsid w:val="0095385F"/>
    <w:rsid w:val="009538C9"/>
    <w:rsid w:val="009543EA"/>
    <w:rsid w:val="009544B0"/>
    <w:rsid w:val="00954A53"/>
    <w:rsid w:val="00954B26"/>
    <w:rsid w:val="00955200"/>
    <w:rsid w:val="00955821"/>
    <w:rsid w:val="009558C0"/>
    <w:rsid w:val="009559C6"/>
    <w:rsid w:val="0095650E"/>
    <w:rsid w:val="00956555"/>
    <w:rsid w:val="009567A7"/>
    <w:rsid w:val="00956FE8"/>
    <w:rsid w:val="00956FF3"/>
    <w:rsid w:val="009573D8"/>
    <w:rsid w:val="00957416"/>
    <w:rsid w:val="00957E47"/>
    <w:rsid w:val="0096002B"/>
    <w:rsid w:val="00960118"/>
    <w:rsid w:val="009609AD"/>
    <w:rsid w:val="009613A8"/>
    <w:rsid w:val="0096186E"/>
    <w:rsid w:val="00961AFA"/>
    <w:rsid w:val="0096217F"/>
    <w:rsid w:val="009628A0"/>
    <w:rsid w:val="00962EB6"/>
    <w:rsid w:val="009632A6"/>
    <w:rsid w:val="009636E3"/>
    <w:rsid w:val="009639D6"/>
    <w:rsid w:val="00963E58"/>
    <w:rsid w:val="00963EB8"/>
    <w:rsid w:val="00963F18"/>
    <w:rsid w:val="00964568"/>
    <w:rsid w:val="0096496F"/>
    <w:rsid w:val="009655A2"/>
    <w:rsid w:val="00965813"/>
    <w:rsid w:val="00966FEB"/>
    <w:rsid w:val="0096726E"/>
    <w:rsid w:val="009675AE"/>
    <w:rsid w:val="00967822"/>
    <w:rsid w:val="0096797E"/>
    <w:rsid w:val="00967EC2"/>
    <w:rsid w:val="00970C3A"/>
    <w:rsid w:val="00971308"/>
    <w:rsid w:val="009716AF"/>
    <w:rsid w:val="009717B4"/>
    <w:rsid w:val="00972094"/>
    <w:rsid w:val="00972339"/>
    <w:rsid w:val="00972903"/>
    <w:rsid w:val="00973290"/>
    <w:rsid w:val="0097352C"/>
    <w:rsid w:val="00973867"/>
    <w:rsid w:val="00973F71"/>
    <w:rsid w:val="0097428D"/>
    <w:rsid w:val="00974D54"/>
    <w:rsid w:val="00974F46"/>
    <w:rsid w:val="009753B4"/>
    <w:rsid w:val="009753FF"/>
    <w:rsid w:val="009759E5"/>
    <w:rsid w:val="00975C28"/>
    <w:rsid w:val="00976010"/>
    <w:rsid w:val="0097750C"/>
    <w:rsid w:val="00977D33"/>
    <w:rsid w:val="00980243"/>
    <w:rsid w:val="0098055D"/>
    <w:rsid w:val="00981299"/>
    <w:rsid w:val="00981591"/>
    <w:rsid w:val="0098189B"/>
    <w:rsid w:val="00981C66"/>
    <w:rsid w:val="00981D44"/>
    <w:rsid w:val="00981ED4"/>
    <w:rsid w:val="009821C4"/>
    <w:rsid w:val="009828A2"/>
    <w:rsid w:val="00982DB4"/>
    <w:rsid w:val="009834D7"/>
    <w:rsid w:val="009837E8"/>
    <w:rsid w:val="009846C1"/>
    <w:rsid w:val="009847DF"/>
    <w:rsid w:val="009850F8"/>
    <w:rsid w:val="009855D1"/>
    <w:rsid w:val="00986ED6"/>
    <w:rsid w:val="00987564"/>
    <w:rsid w:val="009876FC"/>
    <w:rsid w:val="009879B0"/>
    <w:rsid w:val="00987EAF"/>
    <w:rsid w:val="009903CC"/>
    <w:rsid w:val="0099086C"/>
    <w:rsid w:val="00991889"/>
    <w:rsid w:val="00991A49"/>
    <w:rsid w:val="00991C1F"/>
    <w:rsid w:val="00991E4C"/>
    <w:rsid w:val="00991FCC"/>
    <w:rsid w:val="0099250D"/>
    <w:rsid w:val="00992BBA"/>
    <w:rsid w:val="00992F19"/>
    <w:rsid w:val="00993370"/>
    <w:rsid w:val="00993680"/>
    <w:rsid w:val="009936BC"/>
    <w:rsid w:val="00993D54"/>
    <w:rsid w:val="009940FD"/>
    <w:rsid w:val="00994278"/>
    <w:rsid w:val="00994448"/>
    <w:rsid w:val="0099448D"/>
    <w:rsid w:val="009945C3"/>
    <w:rsid w:val="00994A3E"/>
    <w:rsid w:val="00995B17"/>
    <w:rsid w:val="00995B78"/>
    <w:rsid w:val="00996993"/>
    <w:rsid w:val="00996DA0"/>
    <w:rsid w:val="0099745D"/>
    <w:rsid w:val="009975FF"/>
    <w:rsid w:val="009977AE"/>
    <w:rsid w:val="00997A4C"/>
    <w:rsid w:val="00997CFF"/>
    <w:rsid w:val="00997E3B"/>
    <w:rsid w:val="00997F08"/>
    <w:rsid w:val="009A06C6"/>
    <w:rsid w:val="009A0B7A"/>
    <w:rsid w:val="009A0DC3"/>
    <w:rsid w:val="009A0FBC"/>
    <w:rsid w:val="009A20B2"/>
    <w:rsid w:val="009A24F0"/>
    <w:rsid w:val="009A2A01"/>
    <w:rsid w:val="009A2E44"/>
    <w:rsid w:val="009A38D8"/>
    <w:rsid w:val="009A3967"/>
    <w:rsid w:val="009A3EF5"/>
    <w:rsid w:val="009A4152"/>
    <w:rsid w:val="009A45EF"/>
    <w:rsid w:val="009A49CE"/>
    <w:rsid w:val="009A4A39"/>
    <w:rsid w:val="009A4F66"/>
    <w:rsid w:val="009A568C"/>
    <w:rsid w:val="009A57E8"/>
    <w:rsid w:val="009A584D"/>
    <w:rsid w:val="009A605F"/>
    <w:rsid w:val="009A6571"/>
    <w:rsid w:val="009A6A90"/>
    <w:rsid w:val="009A7097"/>
    <w:rsid w:val="009A720D"/>
    <w:rsid w:val="009B056E"/>
    <w:rsid w:val="009B10B3"/>
    <w:rsid w:val="009B1394"/>
    <w:rsid w:val="009B1446"/>
    <w:rsid w:val="009B198A"/>
    <w:rsid w:val="009B25C1"/>
    <w:rsid w:val="009B27C5"/>
    <w:rsid w:val="009B2C3E"/>
    <w:rsid w:val="009B302C"/>
    <w:rsid w:val="009B37BB"/>
    <w:rsid w:val="009B4057"/>
    <w:rsid w:val="009B42DC"/>
    <w:rsid w:val="009B4495"/>
    <w:rsid w:val="009B451D"/>
    <w:rsid w:val="009B4894"/>
    <w:rsid w:val="009B4E8F"/>
    <w:rsid w:val="009B5964"/>
    <w:rsid w:val="009B609A"/>
    <w:rsid w:val="009B616B"/>
    <w:rsid w:val="009B646F"/>
    <w:rsid w:val="009B6936"/>
    <w:rsid w:val="009B69B3"/>
    <w:rsid w:val="009B7057"/>
    <w:rsid w:val="009B743C"/>
    <w:rsid w:val="009B7541"/>
    <w:rsid w:val="009B77C8"/>
    <w:rsid w:val="009B7A71"/>
    <w:rsid w:val="009C0A3B"/>
    <w:rsid w:val="009C0F3A"/>
    <w:rsid w:val="009C1786"/>
    <w:rsid w:val="009C1AC0"/>
    <w:rsid w:val="009C1BBB"/>
    <w:rsid w:val="009C2783"/>
    <w:rsid w:val="009C2E2B"/>
    <w:rsid w:val="009C2FE8"/>
    <w:rsid w:val="009C32C6"/>
    <w:rsid w:val="009C3F0F"/>
    <w:rsid w:val="009C4634"/>
    <w:rsid w:val="009C4844"/>
    <w:rsid w:val="009C50AA"/>
    <w:rsid w:val="009C57CD"/>
    <w:rsid w:val="009C5E50"/>
    <w:rsid w:val="009C6198"/>
    <w:rsid w:val="009C64B3"/>
    <w:rsid w:val="009C69C7"/>
    <w:rsid w:val="009C6A82"/>
    <w:rsid w:val="009C6BC7"/>
    <w:rsid w:val="009C6C0F"/>
    <w:rsid w:val="009C727F"/>
    <w:rsid w:val="009D1B42"/>
    <w:rsid w:val="009D1BB5"/>
    <w:rsid w:val="009D1CFF"/>
    <w:rsid w:val="009D39C4"/>
    <w:rsid w:val="009D4441"/>
    <w:rsid w:val="009D45AA"/>
    <w:rsid w:val="009D4797"/>
    <w:rsid w:val="009D4E30"/>
    <w:rsid w:val="009D4F57"/>
    <w:rsid w:val="009D4FBF"/>
    <w:rsid w:val="009D53ED"/>
    <w:rsid w:val="009D570B"/>
    <w:rsid w:val="009D6C4F"/>
    <w:rsid w:val="009D70B0"/>
    <w:rsid w:val="009D7225"/>
    <w:rsid w:val="009D7EE1"/>
    <w:rsid w:val="009D7F29"/>
    <w:rsid w:val="009E058C"/>
    <w:rsid w:val="009E0A44"/>
    <w:rsid w:val="009E0ED9"/>
    <w:rsid w:val="009E1356"/>
    <w:rsid w:val="009E158C"/>
    <w:rsid w:val="009E2458"/>
    <w:rsid w:val="009E251D"/>
    <w:rsid w:val="009E256D"/>
    <w:rsid w:val="009E28A1"/>
    <w:rsid w:val="009E2A75"/>
    <w:rsid w:val="009E2BEE"/>
    <w:rsid w:val="009E2C74"/>
    <w:rsid w:val="009E3039"/>
    <w:rsid w:val="009E34FF"/>
    <w:rsid w:val="009E37B8"/>
    <w:rsid w:val="009E3961"/>
    <w:rsid w:val="009E5E7E"/>
    <w:rsid w:val="009E6102"/>
    <w:rsid w:val="009E63D0"/>
    <w:rsid w:val="009E6C7E"/>
    <w:rsid w:val="009E6CAC"/>
    <w:rsid w:val="009E6FA7"/>
    <w:rsid w:val="009E7633"/>
    <w:rsid w:val="009E76DA"/>
    <w:rsid w:val="009E779A"/>
    <w:rsid w:val="009E7829"/>
    <w:rsid w:val="009F030F"/>
    <w:rsid w:val="009F05CF"/>
    <w:rsid w:val="009F0905"/>
    <w:rsid w:val="009F1354"/>
    <w:rsid w:val="009F1811"/>
    <w:rsid w:val="009F1DF7"/>
    <w:rsid w:val="009F1FF8"/>
    <w:rsid w:val="009F224A"/>
    <w:rsid w:val="009F22AE"/>
    <w:rsid w:val="009F23FF"/>
    <w:rsid w:val="009F316E"/>
    <w:rsid w:val="009F347C"/>
    <w:rsid w:val="009F3779"/>
    <w:rsid w:val="009F3C2E"/>
    <w:rsid w:val="009F47AE"/>
    <w:rsid w:val="009F5466"/>
    <w:rsid w:val="009F5822"/>
    <w:rsid w:val="009F5959"/>
    <w:rsid w:val="009F5D7D"/>
    <w:rsid w:val="009F5E3D"/>
    <w:rsid w:val="009F5F4E"/>
    <w:rsid w:val="009F6570"/>
    <w:rsid w:val="009F6886"/>
    <w:rsid w:val="009F73A3"/>
    <w:rsid w:val="009F7CDA"/>
    <w:rsid w:val="00A004CC"/>
    <w:rsid w:val="00A0083E"/>
    <w:rsid w:val="00A00E6F"/>
    <w:rsid w:val="00A00EBF"/>
    <w:rsid w:val="00A017BA"/>
    <w:rsid w:val="00A0230A"/>
    <w:rsid w:val="00A0243C"/>
    <w:rsid w:val="00A02A9A"/>
    <w:rsid w:val="00A02D39"/>
    <w:rsid w:val="00A02F30"/>
    <w:rsid w:val="00A02FA6"/>
    <w:rsid w:val="00A02FDD"/>
    <w:rsid w:val="00A03347"/>
    <w:rsid w:val="00A03635"/>
    <w:rsid w:val="00A03828"/>
    <w:rsid w:val="00A038CC"/>
    <w:rsid w:val="00A03A9E"/>
    <w:rsid w:val="00A03C18"/>
    <w:rsid w:val="00A040C7"/>
    <w:rsid w:val="00A042FF"/>
    <w:rsid w:val="00A0444B"/>
    <w:rsid w:val="00A04813"/>
    <w:rsid w:val="00A04DA1"/>
    <w:rsid w:val="00A0504F"/>
    <w:rsid w:val="00A05A12"/>
    <w:rsid w:val="00A06017"/>
    <w:rsid w:val="00A06408"/>
    <w:rsid w:val="00A064FE"/>
    <w:rsid w:val="00A06A85"/>
    <w:rsid w:val="00A06AA9"/>
    <w:rsid w:val="00A06B06"/>
    <w:rsid w:val="00A0708D"/>
    <w:rsid w:val="00A071C8"/>
    <w:rsid w:val="00A07249"/>
    <w:rsid w:val="00A073DA"/>
    <w:rsid w:val="00A07499"/>
    <w:rsid w:val="00A07D11"/>
    <w:rsid w:val="00A106E2"/>
    <w:rsid w:val="00A11311"/>
    <w:rsid w:val="00A11593"/>
    <w:rsid w:val="00A11977"/>
    <w:rsid w:val="00A11EFD"/>
    <w:rsid w:val="00A11F9B"/>
    <w:rsid w:val="00A123DA"/>
    <w:rsid w:val="00A1240E"/>
    <w:rsid w:val="00A12A5E"/>
    <w:rsid w:val="00A12ADB"/>
    <w:rsid w:val="00A12B26"/>
    <w:rsid w:val="00A12C06"/>
    <w:rsid w:val="00A12D7D"/>
    <w:rsid w:val="00A135D5"/>
    <w:rsid w:val="00A13743"/>
    <w:rsid w:val="00A13C0F"/>
    <w:rsid w:val="00A13F50"/>
    <w:rsid w:val="00A14300"/>
    <w:rsid w:val="00A14492"/>
    <w:rsid w:val="00A1478C"/>
    <w:rsid w:val="00A147DE"/>
    <w:rsid w:val="00A147ED"/>
    <w:rsid w:val="00A15381"/>
    <w:rsid w:val="00A15441"/>
    <w:rsid w:val="00A15B0C"/>
    <w:rsid w:val="00A16003"/>
    <w:rsid w:val="00A16543"/>
    <w:rsid w:val="00A1781D"/>
    <w:rsid w:val="00A17830"/>
    <w:rsid w:val="00A17B82"/>
    <w:rsid w:val="00A208FE"/>
    <w:rsid w:val="00A20DA5"/>
    <w:rsid w:val="00A20F6E"/>
    <w:rsid w:val="00A20FE3"/>
    <w:rsid w:val="00A2100B"/>
    <w:rsid w:val="00A2148E"/>
    <w:rsid w:val="00A21CE6"/>
    <w:rsid w:val="00A21FF1"/>
    <w:rsid w:val="00A22A03"/>
    <w:rsid w:val="00A22D4B"/>
    <w:rsid w:val="00A233E5"/>
    <w:rsid w:val="00A239FD"/>
    <w:rsid w:val="00A2401C"/>
    <w:rsid w:val="00A24063"/>
    <w:rsid w:val="00A246C7"/>
    <w:rsid w:val="00A24869"/>
    <w:rsid w:val="00A24A04"/>
    <w:rsid w:val="00A24AC0"/>
    <w:rsid w:val="00A24D06"/>
    <w:rsid w:val="00A255A6"/>
    <w:rsid w:val="00A267E6"/>
    <w:rsid w:val="00A27A8C"/>
    <w:rsid w:val="00A27D09"/>
    <w:rsid w:val="00A30091"/>
    <w:rsid w:val="00A302A1"/>
    <w:rsid w:val="00A3048C"/>
    <w:rsid w:val="00A3060A"/>
    <w:rsid w:val="00A3077D"/>
    <w:rsid w:val="00A312C6"/>
    <w:rsid w:val="00A3166E"/>
    <w:rsid w:val="00A3228D"/>
    <w:rsid w:val="00A324E1"/>
    <w:rsid w:val="00A32846"/>
    <w:rsid w:val="00A32AF2"/>
    <w:rsid w:val="00A32FF0"/>
    <w:rsid w:val="00A3303A"/>
    <w:rsid w:val="00A334A1"/>
    <w:rsid w:val="00A35BF9"/>
    <w:rsid w:val="00A3652A"/>
    <w:rsid w:val="00A36BE1"/>
    <w:rsid w:val="00A37919"/>
    <w:rsid w:val="00A379DC"/>
    <w:rsid w:val="00A37F41"/>
    <w:rsid w:val="00A40662"/>
    <w:rsid w:val="00A408C9"/>
    <w:rsid w:val="00A411DF"/>
    <w:rsid w:val="00A41441"/>
    <w:rsid w:val="00A418D2"/>
    <w:rsid w:val="00A424EB"/>
    <w:rsid w:val="00A425E8"/>
    <w:rsid w:val="00A42622"/>
    <w:rsid w:val="00A42C85"/>
    <w:rsid w:val="00A43658"/>
    <w:rsid w:val="00A43F94"/>
    <w:rsid w:val="00A44782"/>
    <w:rsid w:val="00A4533D"/>
    <w:rsid w:val="00A5007A"/>
    <w:rsid w:val="00A50378"/>
    <w:rsid w:val="00A509E1"/>
    <w:rsid w:val="00A50A48"/>
    <w:rsid w:val="00A50F57"/>
    <w:rsid w:val="00A5105F"/>
    <w:rsid w:val="00A51092"/>
    <w:rsid w:val="00A5111A"/>
    <w:rsid w:val="00A514A8"/>
    <w:rsid w:val="00A517AC"/>
    <w:rsid w:val="00A5256D"/>
    <w:rsid w:val="00A52AC6"/>
    <w:rsid w:val="00A52F16"/>
    <w:rsid w:val="00A52F19"/>
    <w:rsid w:val="00A532BF"/>
    <w:rsid w:val="00A5347C"/>
    <w:rsid w:val="00A536AE"/>
    <w:rsid w:val="00A54429"/>
    <w:rsid w:val="00A547B3"/>
    <w:rsid w:val="00A54EA1"/>
    <w:rsid w:val="00A54EB4"/>
    <w:rsid w:val="00A550BA"/>
    <w:rsid w:val="00A559D2"/>
    <w:rsid w:val="00A55A47"/>
    <w:rsid w:val="00A55CB4"/>
    <w:rsid w:val="00A55EDC"/>
    <w:rsid w:val="00A56021"/>
    <w:rsid w:val="00A5653C"/>
    <w:rsid w:val="00A573AA"/>
    <w:rsid w:val="00A573ED"/>
    <w:rsid w:val="00A5744E"/>
    <w:rsid w:val="00A574B1"/>
    <w:rsid w:val="00A5797A"/>
    <w:rsid w:val="00A6009B"/>
    <w:rsid w:val="00A602BA"/>
    <w:rsid w:val="00A60B6B"/>
    <w:rsid w:val="00A60CBB"/>
    <w:rsid w:val="00A60EC0"/>
    <w:rsid w:val="00A61099"/>
    <w:rsid w:val="00A613AC"/>
    <w:rsid w:val="00A6273A"/>
    <w:rsid w:val="00A62875"/>
    <w:rsid w:val="00A62889"/>
    <w:rsid w:val="00A62E30"/>
    <w:rsid w:val="00A62E79"/>
    <w:rsid w:val="00A63275"/>
    <w:rsid w:val="00A63315"/>
    <w:rsid w:val="00A633D2"/>
    <w:rsid w:val="00A63C6C"/>
    <w:rsid w:val="00A63C75"/>
    <w:rsid w:val="00A63C9E"/>
    <w:rsid w:val="00A63D3A"/>
    <w:rsid w:val="00A64333"/>
    <w:rsid w:val="00A645D4"/>
    <w:rsid w:val="00A65101"/>
    <w:rsid w:val="00A653F8"/>
    <w:rsid w:val="00A65D1B"/>
    <w:rsid w:val="00A65D69"/>
    <w:rsid w:val="00A66230"/>
    <w:rsid w:val="00A66246"/>
    <w:rsid w:val="00A6641B"/>
    <w:rsid w:val="00A664E6"/>
    <w:rsid w:val="00A668C6"/>
    <w:rsid w:val="00A668DD"/>
    <w:rsid w:val="00A671FD"/>
    <w:rsid w:val="00A67306"/>
    <w:rsid w:val="00A67C7E"/>
    <w:rsid w:val="00A7006F"/>
    <w:rsid w:val="00A703C4"/>
    <w:rsid w:val="00A70524"/>
    <w:rsid w:val="00A71333"/>
    <w:rsid w:val="00A717DE"/>
    <w:rsid w:val="00A724CE"/>
    <w:rsid w:val="00A72C82"/>
    <w:rsid w:val="00A72F9C"/>
    <w:rsid w:val="00A73435"/>
    <w:rsid w:val="00A735F1"/>
    <w:rsid w:val="00A737BA"/>
    <w:rsid w:val="00A73821"/>
    <w:rsid w:val="00A7397D"/>
    <w:rsid w:val="00A73E27"/>
    <w:rsid w:val="00A73E88"/>
    <w:rsid w:val="00A73F7A"/>
    <w:rsid w:val="00A746F9"/>
    <w:rsid w:val="00A74841"/>
    <w:rsid w:val="00A7485B"/>
    <w:rsid w:val="00A74D36"/>
    <w:rsid w:val="00A74DAE"/>
    <w:rsid w:val="00A7591A"/>
    <w:rsid w:val="00A76263"/>
    <w:rsid w:val="00A762EA"/>
    <w:rsid w:val="00A76C8F"/>
    <w:rsid w:val="00A778CA"/>
    <w:rsid w:val="00A778EE"/>
    <w:rsid w:val="00A77983"/>
    <w:rsid w:val="00A77F8E"/>
    <w:rsid w:val="00A8002C"/>
    <w:rsid w:val="00A801C1"/>
    <w:rsid w:val="00A80238"/>
    <w:rsid w:val="00A80AE3"/>
    <w:rsid w:val="00A80CE6"/>
    <w:rsid w:val="00A80F38"/>
    <w:rsid w:val="00A81822"/>
    <w:rsid w:val="00A819BC"/>
    <w:rsid w:val="00A828B5"/>
    <w:rsid w:val="00A82ACF"/>
    <w:rsid w:val="00A836B6"/>
    <w:rsid w:val="00A855A3"/>
    <w:rsid w:val="00A8588D"/>
    <w:rsid w:val="00A858BF"/>
    <w:rsid w:val="00A859F8"/>
    <w:rsid w:val="00A85D7A"/>
    <w:rsid w:val="00A86124"/>
    <w:rsid w:val="00A862B7"/>
    <w:rsid w:val="00A86358"/>
    <w:rsid w:val="00A865EF"/>
    <w:rsid w:val="00A86AC2"/>
    <w:rsid w:val="00A8700F"/>
    <w:rsid w:val="00A87266"/>
    <w:rsid w:val="00A87A1A"/>
    <w:rsid w:val="00A87DE4"/>
    <w:rsid w:val="00A907B8"/>
    <w:rsid w:val="00A90FA3"/>
    <w:rsid w:val="00A91049"/>
    <w:rsid w:val="00A9128D"/>
    <w:rsid w:val="00A91361"/>
    <w:rsid w:val="00A91487"/>
    <w:rsid w:val="00A91797"/>
    <w:rsid w:val="00A92315"/>
    <w:rsid w:val="00A92671"/>
    <w:rsid w:val="00A927D4"/>
    <w:rsid w:val="00A92B97"/>
    <w:rsid w:val="00A936AB"/>
    <w:rsid w:val="00A93ADD"/>
    <w:rsid w:val="00A93EB0"/>
    <w:rsid w:val="00A940B4"/>
    <w:rsid w:val="00A9452F"/>
    <w:rsid w:val="00A945CA"/>
    <w:rsid w:val="00A94C39"/>
    <w:rsid w:val="00A953AB"/>
    <w:rsid w:val="00A95AC5"/>
    <w:rsid w:val="00A95AD5"/>
    <w:rsid w:val="00A95CF8"/>
    <w:rsid w:val="00A9642E"/>
    <w:rsid w:val="00A96BBD"/>
    <w:rsid w:val="00A96FDA"/>
    <w:rsid w:val="00A9708C"/>
    <w:rsid w:val="00A97A92"/>
    <w:rsid w:val="00A97E66"/>
    <w:rsid w:val="00AA04B7"/>
    <w:rsid w:val="00AA21D4"/>
    <w:rsid w:val="00AA2E06"/>
    <w:rsid w:val="00AA30A9"/>
    <w:rsid w:val="00AA328C"/>
    <w:rsid w:val="00AA354B"/>
    <w:rsid w:val="00AA38A8"/>
    <w:rsid w:val="00AA3DD3"/>
    <w:rsid w:val="00AA4839"/>
    <w:rsid w:val="00AA4A42"/>
    <w:rsid w:val="00AA4DE7"/>
    <w:rsid w:val="00AA4E84"/>
    <w:rsid w:val="00AA5089"/>
    <w:rsid w:val="00AA5957"/>
    <w:rsid w:val="00AA5A39"/>
    <w:rsid w:val="00AA5F53"/>
    <w:rsid w:val="00AA62D3"/>
    <w:rsid w:val="00AA6E9D"/>
    <w:rsid w:val="00AA6FE0"/>
    <w:rsid w:val="00AA729E"/>
    <w:rsid w:val="00AA7769"/>
    <w:rsid w:val="00AA7F9F"/>
    <w:rsid w:val="00AB0A1B"/>
    <w:rsid w:val="00AB1843"/>
    <w:rsid w:val="00AB192C"/>
    <w:rsid w:val="00AB28B0"/>
    <w:rsid w:val="00AB31C6"/>
    <w:rsid w:val="00AB3CAE"/>
    <w:rsid w:val="00AB3CBB"/>
    <w:rsid w:val="00AB3EAC"/>
    <w:rsid w:val="00AB409B"/>
    <w:rsid w:val="00AB4BAD"/>
    <w:rsid w:val="00AB63CF"/>
    <w:rsid w:val="00AB65A1"/>
    <w:rsid w:val="00AB66B7"/>
    <w:rsid w:val="00AB69B3"/>
    <w:rsid w:val="00AB6A60"/>
    <w:rsid w:val="00AB6B06"/>
    <w:rsid w:val="00AB78BC"/>
    <w:rsid w:val="00AB7B5D"/>
    <w:rsid w:val="00AB7E2A"/>
    <w:rsid w:val="00AC11B6"/>
    <w:rsid w:val="00AC123E"/>
    <w:rsid w:val="00AC148E"/>
    <w:rsid w:val="00AC1926"/>
    <w:rsid w:val="00AC2135"/>
    <w:rsid w:val="00AC2474"/>
    <w:rsid w:val="00AC27E1"/>
    <w:rsid w:val="00AC2C8C"/>
    <w:rsid w:val="00AC3404"/>
    <w:rsid w:val="00AC3AC9"/>
    <w:rsid w:val="00AC3EEE"/>
    <w:rsid w:val="00AC4797"/>
    <w:rsid w:val="00AC4B6A"/>
    <w:rsid w:val="00AC4C55"/>
    <w:rsid w:val="00AC503B"/>
    <w:rsid w:val="00AC512B"/>
    <w:rsid w:val="00AC5278"/>
    <w:rsid w:val="00AC531E"/>
    <w:rsid w:val="00AC5620"/>
    <w:rsid w:val="00AC5B50"/>
    <w:rsid w:val="00AC5BB1"/>
    <w:rsid w:val="00AC5C3F"/>
    <w:rsid w:val="00AC5EAD"/>
    <w:rsid w:val="00AC5F90"/>
    <w:rsid w:val="00AC624D"/>
    <w:rsid w:val="00AC6F02"/>
    <w:rsid w:val="00AC7CDC"/>
    <w:rsid w:val="00AD0059"/>
    <w:rsid w:val="00AD00FF"/>
    <w:rsid w:val="00AD0106"/>
    <w:rsid w:val="00AD0181"/>
    <w:rsid w:val="00AD0AD8"/>
    <w:rsid w:val="00AD0C3A"/>
    <w:rsid w:val="00AD0C9F"/>
    <w:rsid w:val="00AD0D2C"/>
    <w:rsid w:val="00AD151D"/>
    <w:rsid w:val="00AD158B"/>
    <w:rsid w:val="00AD26E4"/>
    <w:rsid w:val="00AD27A6"/>
    <w:rsid w:val="00AD287E"/>
    <w:rsid w:val="00AD334C"/>
    <w:rsid w:val="00AD3753"/>
    <w:rsid w:val="00AD37A7"/>
    <w:rsid w:val="00AD3CBE"/>
    <w:rsid w:val="00AD480D"/>
    <w:rsid w:val="00AD4B11"/>
    <w:rsid w:val="00AD4E25"/>
    <w:rsid w:val="00AD532A"/>
    <w:rsid w:val="00AD53C2"/>
    <w:rsid w:val="00AD551D"/>
    <w:rsid w:val="00AD583A"/>
    <w:rsid w:val="00AD5C2F"/>
    <w:rsid w:val="00AD607C"/>
    <w:rsid w:val="00AD62E8"/>
    <w:rsid w:val="00AD6B0B"/>
    <w:rsid w:val="00AD7594"/>
    <w:rsid w:val="00AD7BEA"/>
    <w:rsid w:val="00AE05F8"/>
    <w:rsid w:val="00AE09A5"/>
    <w:rsid w:val="00AE16D4"/>
    <w:rsid w:val="00AE1AE1"/>
    <w:rsid w:val="00AE1CAC"/>
    <w:rsid w:val="00AE2390"/>
    <w:rsid w:val="00AE3185"/>
    <w:rsid w:val="00AE3271"/>
    <w:rsid w:val="00AE334D"/>
    <w:rsid w:val="00AE41E6"/>
    <w:rsid w:val="00AE4383"/>
    <w:rsid w:val="00AE44F3"/>
    <w:rsid w:val="00AE48CC"/>
    <w:rsid w:val="00AE4919"/>
    <w:rsid w:val="00AE515D"/>
    <w:rsid w:val="00AE5252"/>
    <w:rsid w:val="00AE55FB"/>
    <w:rsid w:val="00AE63C9"/>
    <w:rsid w:val="00AF01BA"/>
    <w:rsid w:val="00AF0DCA"/>
    <w:rsid w:val="00AF102E"/>
    <w:rsid w:val="00AF15BF"/>
    <w:rsid w:val="00AF15D7"/>
    <w:rsid w:val="00AF27FB"/>
    <w:rsid w:val="00AF2C9D"/>
    <w:rsid w:val="00AF322C"/>
    <w:rsid w:val="00AF3243"/>
    <w:rsid w:val="00AF41B2"/>
    <w:rsid w:val="00AF43EF"/>
    <w:rsid w:val="00AF452E"/>
    <w:rsid w:val="00AF47A0"/>
    <w:rsid w:val="00AF5030"/>
    <w:rsid w:val="00AF529B"/>
    <w:rsid w:val="00AF59BD"/>
    <w:rsid w:val="00AF6B1F"/>
    <w:rsid w:val="00AF6DFC"/>
    <w:rsid w:val="00AF6EB2"/>
    <w:rsid w:val="00AF76BC"/>
    <w:rsid w:val="00AF76D2"/>
    <w:rsid w:val="00AF7A1D"/>
    <w:rsid w:val="00AF7A9F"/>
    <w:rsid w:val="00AF7B95"/>
    <w:rsid w:val="00AF7DCB"/>
    <w:rsid w:val="00AF7F94"/>
    <w:rsid w:val="00B00722"/>
    <w:rsid w:val="00B00971"/>
    <w:rsid w:val="00B00AC9"/>
    <w:rsid w:val="00B00D42"/>
    <w:rsid w:val="00B017FA"/>
    <w:rsid w:val="00B024F3"/>
    <w:rsid w:val="00B02646"/>
    <w:rsid w:val="00B02932"/>
    <w:rsid w:val="00B03F97"/>
    <w:rsid w:val="00B040DB"/>
    <w:rsid w:val="00B0414F"/>
    <w:rsid w:val="00B04251"/>
    <w:rsid w:val="00B044AF"/>
    <w:rsid w:val="00B0451E"/>
    <w:rsid w:val="00B04CC2"/>
    <w:rsid w:val="00B04F80"/>
    <w:rsid w:val="00B0531C"/>
    <w:rsid w:val="00B05B5B"/>
    <w:rsid w:val="00B05E2B"/>
    <w:rsid w:val="00B0662A"/>
    <w:rsid w:val="00B06663"/>
    <w:rsid w:val="00B0685F"/>
    <w:rsid w:val="00B069B2"/>
    <w:rsid w:val="00B07161"/>
    <w:rsid w:val="00B071CD"/>
    <w:rsid w:val="00B0735E"/>
    <w:rsid w:val="00B0749A"/>
    <w:rsid w:val="00B0758C"/>
    <w:rsid w:val="00B07D54"/>
    <w:rsid w:val="00B07EB5"/>
    <w:rsid w:val="00B07F10"/>
    <w:rsid w:val="00B103E9"/>
    <w:rsid w:val="00B10564"/>
    <w:rsid w:val="00B111BE"/>
    <w:rsid w:val="00B12656"/>
    <w:rsid w:val="00B12C5E"/>
    <w:rsid w:val="00B12DAA"/>
    <w:rsid w:val="00B13009"/>
    <w:rsid w:val="00B13906"/>
    <w:rsid w:val="00B13B18"/>
    <w:rsid w:val="00B1569B"/>
    <w:rsid w:val="00B15C4A"/>
    <w:rsid w:val="00B161D5"/>
    <w:rsid w:val="00B16203"/>
    <w:rsid w:val="00B1637C"/>
    <w:rsid w:val="00B1644F"/>
    <w:rsid w:val="00B16463"/>
    <w:rsid w:val="00B1683A"/>
    <w:rsid w:val="00B170F4"/>
    <w:rsid w:val="00B17418"/>
    <w:rsid w:val="00B175A6"/>
    <w:rsid w:val="00B17613"/>
    <w:rsid w:val="00B17978"/>
    <w:rsid w:val="00B179AB"/>
    <w:rsid w:val="00B17FDA"/>
    <w:rsid w:val="00B2072A"/>
    <w:rsid w:val="00B20AB7"/>
    <w:rsid w:val="00B20C27"/>
    <w:rsid w:val="00B2191E"/>
    <w:rsid w:val="00B22168"/>
    <w:rsid w:val="00B2246E"/>
    <w:rsid w:val="00B225AB"/>
    <w:rsid w:val="00B226AF"/>
    <w:rsid w:val="00B22AD8"/>
    <w:rsid w:val="00B22C0D"/>
    <w:rsid w:val="00B22D09"/>
    <w:rsid w:val="00B23435"/>
    <w:rsid w:val="00B23F8F"/>
    <w:rsid w:val="00B241A0"/>
    <w:rsid w:val="00B24578"/>
    <w:rsid w:val="00B2542E"/>
    <w:rsid w:val="00B256AD"/>
    <w:rsid w:val="00B25CC7"/>
    <w:rsid w:val="00B264F1"/>
    <w:rsid w:val="00B2685D"/>
    <w:rsid w:val="00B26BE8"/>
    <w:rsid w:val="00B26DD7"/>
    <w:rsid w:val="00B271F9"/>
    <w:rsid w:val="00B27204"/>
    <w:rsid w:val="00B274FF"/>
    <w:rsid w:val="00B2764E"/>
    <w:rsid w:val="00B3023E"/>
    <w:rsid w:val="00B302F3"/>
    <w:rsid w:val="00B304E4"/>
    <w:rsid w:val="00B30977"/>
    <w:rsid w:val="00B30AC9"/>
    <w:rsid w:val="00B30BEC"/>
    <w:rsid w:val="00B30C0A"/>
    <w:rsid w:val="00B30C84"/>
    <w:rsid w:val="00B30FB5"/>
    <w:rsid w:val="00B310B8"/>
    <w:rsid w:val="00B314C4"/>
    <w:rsid w:val="00B31986"/>
    <w:rsid w:val="00B31997"/>
    <w:rsid w:val="00B31B0D"/>
    <w:rsid w:val="00B31B44"/>
    <w:rsid w:val="00B31DC6"/>
    <w:rsid w:val="00B32A09"/>
    <w:rsid w:val="00B32B6B"/>
    <w:rsid w:val="00B32DE6"/>
    <w:rsid w:val="00B33022"/>
    <w:rsid w:val="00B33111"/>
    <w:rsid w:val="00B3345C"/>
    <w:rsid w:val="00B33873"/>
    <w:rsid w:val="00B3388F"/>
    <w:rsid w:val="00B33910"/>
    <w:rsid w:val="00B33E18"/>
    <w:rsid w:val="00B34420"/>
    <w:rsid w:val="00B34915"/>
    <w:rsid w:val="00B34A9A"/>
    <w:rsid w:val="00B34F0D"/>
    <w:rsid w:val="00B35395"/>
    <w:rsid w:val="00B35AB4"/>
    <w:rsid w:val="00B35B42"/>
    <w:rsid w:val="00B360E4"/>
    <w:rsid w:val="00B37FF4"/>
    <w:rsid w:val="00B40250"/>
    <w:rsid w:val="00B404B5"/>
    <w:rsid w:val="00B405ED"/>
    <w:rsid w:val="00B4133C"/>
    <w:rsid w:val="00B41C5A"/>
    <w:rsid w:val="00B41E28"/>
    <w:rsid w:val="00B41EBE"/>
    <w:rsid w:val="00B41EFA"/>
    <w:rsid w:val="00B421F1"/>
    <w:rsid w:val="00B422A4"/>
    <w:rsid w:val="00B423B4"/>
    <w:rsid w:val="00B4276D"/>
    <w:rsid w:val="00B42A85"/>
    <w:rsid w:val="00B435EE"/>
    <w:rsid w:val="00B437C7"/>
    <w:rsid w:val="00B4412E"/>
    <w:rsid w:val="00B44A63"/>
    <w:rsid w:val="00B44E09"/>
    <w:rsid w:val="00B45351"/>
    <w:rsid w:val="00B45524"/>
    <w:rsid w:val="00B45633"/>
    <w:rsid w:val="00B45A63"/>
    <w:rsid w:val="00B45CAC"/>
    <w:rsid w:val="00B45CEC"/>
    <w:rsid w:val="00B46236"/>
    <w:rsid w:val="00B4623C"/>
    <w:rsid w:val="00B4689A"/>
    <w:rsid w:val="00B468A5"/>
    <w:rsid w:val="00B47262"/>
    <w:rsid w:val="00B47444"/>
    <w:rsid w:val="00B4744B"/>
    <w:rsid w:val="00B47BAC"/>
    <w:rsid w:val="00B47BB7"/>
    <w:rsid w:val="00B47C6B"/>
    <w:rsid w:val="00B47D8F"/>
    <w:rsid w:val="00B47FAA"/>
    <w:rsid w:val="00B50255"/>
    <w:rsid w:val="00B5045C"/>
    <w:rsid w:val="00B50608"/>
    <w:rsid w:val="00B507DB"/>
    <w:rsid w:val="00B516BE"/>
    <w:rsid w:val="00B51ADD"/>
    <w:rsid w:val="00B52081"/>
    <w:rsid w:val="00B52F15"/>
    <w:rsid w:val="00B53C8B"/>
    <w:rsid w:val="00B53CED"/>
    <w:rsid w:val="00B5438C"/>
    <w:rsid w:val="00B559C5"/>
    <w:rsid w:val="00B55A1E"/>
    <w:rsid w:val="00B55A80"/>
    <w:rsid w:val="00B55DAD"/>
    <w:rsid w:val="00B55FD3"/>
    <w:rsid w:val="00B56042"/>
    <w:rsid w:val="00B5610B"/>
    <w:rsid w:val="00B56434"/>
    <w:rsid w:val="00B56752"/>
    <w:rsid w:val="00B571A6"/>
    <w:rsid w:val="00B573D8"/>
    <w:rsid w:val="00B5747C"/>
    <w:rsid w:val="00B57813"/>
    <w:rsid w:val="00B57C66"/>
    <w:rsid w:val="00B57FBC"/>
    <w:rsid w:val="00B600E4"/>
    <w:rsid w:val="00B60BF5"/>
    <w:rsid w:val="00B60FC9"/>
    <w:rsid w:val="00B61282"/>
    <w:rsid w:val="00B61D9C"/>
    <w:rsid w:val="00B622F0"/>
    <w:rsid w:val="00B62A35"/>
    <w:rsid w:val="00B633E0"/>
    <w:rsid w:val="00B6341C"/>
    <w:rsid w:val="00B636C9"/>
    <w:rsid w:val="00B63E3B"/>
    <w:rsid w:val="00B642D6"/>
    <w:rsid w:val="00B64CBF"/>
    <w:rsid w:val="00B64EBA"/>
    <w:rsid w:val="00B65216"/>
    <w:rsid w:val="00B65481"/>
    <w:rsid w:val="00B654E9"/>
    <w:rsid w:val="00B65515"/>
    <w:rsid w:val="00B65687"/>
    <w:rsid w:val="00B657AE"/>
    <w:rsid w:val="00B65AFA"/>
    <w:rsid w:val="00B6643F"/>
    <w:rsid w:val="00B66D4A"/>
    <w:rsid w:val="00B670F0"/>
    <w:rsid w:val="00B6785F"/>
    <w:rsid w:val="00B67B8D"/>
    <w:rsid w:val="00B700AC"/>
    <w:rsid w:val="00B70500"/>
    <w:rsid w:val="00B70526"/>
    <w:rsid w:val="00B713D4"/>
    <w:rsid w:val="00B72338"/>
    <w:rsid w:val="00B72500"/>
    <w:rsid w:val="00B72C86"/>
    <w:rsid w:val="00B7302F"/>
    <w:rsid w:val="00B737B0"/>
    <w:rsid w:val="00B73A85"/>
    <w:rsid w:val="00B73CAC"/>
    <w:rsid w:val="00B73CD0"/>
    <w:rsid w:val="00B74FD3"/>
    <w:rsid w:val="00B754A1"/>
    <w:rsid w:val="00B763D2"/>
    <w:rsid w:val="00B763DE"/>
    <w:rsid w:val="00B763FF"/>
    <w:rsid w:val="00B76EEC"/>
    <w:rsid w:val="00B77397"/>
    <w:rsid w:val="00B774E0"/>
    <w:rsid w:val="00B77681"/>
    <w:rsid w:val="00B77F2A"/>
    <w:rsid w:val="00B8015E"/>
    <w:rsid w:val="00B80AD4"/>
    <w:rsid w:val="00B817C2"/>
    <w:rsid w:val="00B81C9C"/>
    <w:rsid w:val="00B81D5A"/>
    <w:rsid w:val="00B81DC9"/>
    <w:rsid w:val="00B825D8"/>
    <w:rsid w:val="00B829DD"/>
    <w:rsid w:val="00B82E14"/>
    <w:rsid w:val="00B83631"/>
    <w:rsid w:val="00B8387F"/>
    <w:rsid w:val="00B83A60"/>
    <w:rsid w:val="00B83A9F"/>
    <w:rsid w:val="00B846C1"/>
    <w:rsid w:val="00B8519E"/>
    <w:rsid w:val="00B8520D"/>
    <w:rsid w:val="00B85918"/>
    <w:rsid w:val="00B85CFB"/>
    <w:rsid w:val="00B8678E"/>
    <w:rsid w:val="00B86AD4"/>
    <w:rsid w:val="00B87693"/>
    <w:rsid w:val="00B878DB"/>
    <w:rsid w:val="00B87DD4"/>
    <w:rsid w:val="00B9011E"/>
    <w:rsid w:val="00B90206"/>
    <w:rsid w:val="00B90529"/>
    <w:rsid w:val="00B90648"/>
    <w:rsid w:val="00B90D31"/>
    <w:rsid w:val="00B90D75"/>
    <w:rsid w:val="00B912BF"/>
    <w:rsid w:val="00B91578"/>
    <w:rsid w:val="00B91C8E"/>
    <w:rsid w:val="00B91E0F"/>
    <w:rsid w:val="00B92391"/>
    <w:rsid w:val="00B9270F"/>
    <w:rsid w:val="00B92C16"/>
    <w:rsid w:val="00B92DEB"/>
    <w:rsid w:val="00B931A5"/>
    <w:rsid w:val="00B937FD"/>
    <w:rsid w:val="00B94668"/>
    <w:rsid w:val="00B94CD1"/>
    <w:rsid w:val="00B950D8"/>
    <w:rsid w:val="00B9547F"/>
    <w:rsid w:val="00B95684"/>
    <w:rsid w:val="00B95744"/>
    <w:rsid w:val="00B961EB"/>
    <w:rsid w:val="00B964E6"/>
    <w:rsid w:val="00B970E6"/>
    <w:rsid w:val="00B974E4"/>
    <w:rsid w:val="00B9771E"/>
    <w:rsid w:val="00B97810"/>
    <w:rsid w:val="00B97B81"/>
    <w:rsid w:val="00B97C66"/>
    <w:rsid w:val="00BA00EB"/>
    <w:rsid w:val="00BA06FF"/>
    <w:rsid w:val="00BA1135"/>
    <w:rsid w:val="00BA1315"/>
    <w:rsid w:val="00BA1827"/>
    <w:rsid w:val="00BA188B"/>
    <w:rsid w:val="00BA2088"/>
    <w:rsid w:val="00BA24AC"/>
    <w:rsid w:val="00BA24CE"/>
    <w:rsid w:val="00BA2A6D"/>
    <w:rsid w:val="00BA305B"/>
    <w:rsid w:val="00BA323A"/>
    <w:rsid w:val="00BA3AC5"/>
    <w:rsid w:val="00BA3EE0"/>
    <w:rsid w:val="00BA4055"/>
    <w:rsid w:val="00BA4B50"/>
    <w:rsid w:val="00BA504C"/>
    <w:rsid w:val="00BA5154"/>
    <w:rsid w:val="00BA5BFB"/>
    <w:rsid w:val="00BA5CA0"/>
    <w:rsid w:val="00BA5DC3"/>
    <w:rsid w:val="00BA6313"/>
    <w:rsid w:val="00BA6453"/>
    <w:rsid w:val="00BA6C0A"/>
    <w:rsid w:val="00BA6CCE"/>
    <w:rsid w:val="00BA7C50"/>
    <w:rsid w:val="00BB0008"/>
    <w:rsid w:val="00BB0050"/>
    <w:rsid w:val="00BB1043"/>
    <w:rsid w:val="00BB13E0"/>
    <w:rsid w:val="00BB1BB0"/>
    <w:rsid w:val="00BB1CDF"/>
    <w:rsid w:val="00BB261B"/>
    <w:rsid w:val="00BB28AC"/>
    <w:rsid w:val="00BB29C8"/>
    <w:rsid w:val="00BB2B05"/>
    <w:rsid w:val="00BB2DC2"/>
    <w:rsid w:val="00BB3233"/>
    <w:rsid w:val="00BB384C"/>
    <w:rsid w:val="00BB4413"/>
    <w:rsid w:val="00BB4AAE"/>
    <w:rsid w:val="00BB53E1"/>
    <w:rsid w:val="00BB5642"/>
    <w:rsid w:val="00BB587F"/>
    <w:rsid w:val="00BB59B1"/>
    <w:rsid w:val="00BB5B37"/>
    <w:rsid w:val="00BB5F5E"/>
    <w:rsid w:val="00BB659F"/>
    <w:rsid w:val="00BB678E"/>
    <w:rsid w:val="00BB68D7"/>
    <w:rsid w:val="00BB6A2A"/>
    <w:rsid w:val="00BB6D5D"/>
    <w:rsid w:val="00BB725C"/>
    <w:rsid w:val="00BB7714"/>
    <w:rsid w:val="00BC03AC"/>
    <w:rsid w:val="00BC0425"/>
    <w:rsid w:val="00BC0562"/>
    <w:rsid w:val="00BC0B06"/>
    <w:rsid w:val="00BC1024"/>
    <w:rsid w:val="00BC1382"/>
    <w:rsid w:val="00BC16B1"/>
    <w:rsid w:val="00BC1D35"/>
    <w:rsid w:val="00BC1F7D"/>
    <w:rsid w:val="00BC2107"/>
    <w:rsid w:val="00BC2145"/>
    <w:rsid w:val="00BC2738"/>
    <w:rsid w:val="00BC275E"/>
    <w:rsid w:val="00BC2767"/>
    <w:rsid w:val="00BC3129"/>
    <w:rsid w:val="00BC394F"/>
    <w:rsid w:val="00BC3C1E"/>
    <w:rsid w:val="00BC3CEB"/>
    <w:rsid w:val="00BC41B7"/>
    <w:rsid w:val="00BC44E9"/>
    <w:rsid w:val="00BC4985"/>
    <w:rsid w:val="00BC4B61"/>
    <w:rsid w:val="00BC4EA3"/>
    <w:rsid w:val="00BC5060"/>
    <w:rsid w:val="00BC5163"/>
    <w:rsid w:val="00BC55BE"/>
    <w:rsid w:val="00BC561E"/>
    <w:rsid w:val="00BC5A34"/>
    <w:rsid w:val="00BC5CDA"/>
    <w:rsid w:val="00BC5FF3"/>
    <w:rsid w:val="00BC61F7"/>
    <w:rsid w:val="00BC6319"/>
    <w:rsid w:val="00BC644B"/>
    <w:rsid w:val="00BC6454"/>
    <w:rsid w:val="00BC679D"/>
    <w:rsid w:val="00BC686F"/>
    <w:rsid w:val="00BC69CF"/>
    <w:rsid w:val="00BC6CBE"/>
    <w:rsid w:val="00BC70C4"/>
    <w:rsid w:val="00BC73A9"/>
    <w:rsid w:val="00BC7666"/>
    <w:rsid w:val="00BC78DA"/>
    <w:rsid w:val="00BC7AE9"/>
    <w:rsid w:val="00BD0079"/>
    <w:rsid w:val="00BD01FE"/>
    <w:rsid w:val="00BD0A60"/>
    <w:rsid w:val="00BD0A9E"/>
    <w:rsid w:val="00BD1345"/>
    <w:rsid w:val="00BD134D"/>
    <w:rsid w:val="00BD19F8"/>
    <w:rsid w:val="00BD1B41"/>
    <w:rsid w:val="00BD2875"/>
    <w:rsid w:val="00BD2C7E"/>
    <w:rsid w:val="00BD437E"/>
    <w:rsid w:val="00BD4680"/>
    <w:rsid w:val="00BD4A31"/>
    <w:rsid w:val="00BD4D20"/>
    <w:rsid w:val="00BD4FCB"/>
    <w:rsid w:val="00BD5785"/>
    <w:rsid w:val="00BD5B7A"/>
    <w:rsid w:val="00BD5C30"/>
    <w:rsid w:val="00BD5F35"/>
    <w:rsid w:val="00BD6403"/>
    <w:rsid w:val="00BD642B"/>
    <w:rsid w:val="00BD7319"/>
    <w:rsid w:val="00BD764E"/>
    <w:rsid w:val="00BD7E0C"/>
    <w:rsid w:val="00BD7F05"/>
    <w:rsid w:val="00BE03C6"/>
    <w:rsid w:val="00BE09FF"/>
    <w:rsid w:val="00BE0C7B"/>
    <w:rsid w:val="00BE0F6E"/>
    <w:rsid w:val="00BE1087"/>
    <w:rsid w:val="00BE119C"/>
    <w:rsid w:val="00BE1F67"/>
    <w:rsid w:val="00BE202E"/>
    <w:rsid w:val="00BE25BB"/>
    <w:rsid w:val="00BE26C8"/>
    <w:rsid w:val="00BE29A2"/>
    <w:rsid w:val="00BE320B"/>
    <w:rsid w:val="00BE32E4"/>
    <w:rsid w:val="00BE35AE"/>
    <w:rsid w:val="00BE3AA9"/>
    <w:rsid w:val="00BE3F2A"/>
    <w:rsid w:val="00BE40AD"/>
    <w:rsid w:val="00BE4184"/>
    <w:rsid w:val="00BE4263"/>
    <w:rsid w:val="00BE4588"/>
    <w:rsid w:val="00BE4C00"/>
    <w:rsid w:val="00BE50BE"/>
    <w:rsid w:val="00BE5344"/>
    <w:rsid w:val="00BE594D"/>
    <w:rsid w:val="00BE59D1"/>
    <w:rsid w:val="00BE6158"/>
    <w:rsid w:val="00BE68FD"/>
    <w:rsid w:val="00BE6C36"/>
    <w:rsid w:val="00BE7280"/>
    <w:rsid w:val="00BE7714"/>
    <w:rsid w:val="00BE7A6B"/>
    <w:rsid w:val="00BF00FB"/>
    <w:rsid w:val="00BF06DC"/>
    <w:rsid w:val="00BF0873"/>
    <w:rsid w:val="00BF1086"/>
    <w:rsid w:val="00BF2258"/>
    <w:rsid w:val="00BF2520"/>
    <w:rsid w:val="00BF2BA3"/>
    <w:rsid w:val="00BF2D3F"/>
    <w:rsid w:val="00BF46EA"/>
    <w:rsid w:val="00BF5070"/>
    <w:rsid w:val="00BF559F"/>
    <w:rsid w:val="00BF5700"/>
    <w:rsid w:val="00BF570F"/>
    <w:rsid w:val="00BF5E63"/>
    <w:rsid w:val="00BF64A3"/>
    <w:rsid w:val="00BF6C79"/>
    <w:rsid w:val="00BF6D3E"/>
    <w:rsid w:val="00BF7562"/>
    <w:rsid w:val="00BF7DAD"/>
    <w:rsid w:val="00C0034C"/>
    <w:rsid w:val="00C00373"/>
    <w:rsid w:val="00C00B04"/>
    <w:rsid w:val="00C00BDA"/>
    <w:rsid w:val="00C00D11"/>
    <w:rsid w:val="00C00F83"/>
    <w:rsid w:val="00C0117B"/>
    <w:rsid w:val="00C0138F"/>
    <w:rsid w:val="00C01477"/>
    <w:rsid w:val="00C014AB"/>
    <w:rsid w:val="00C014E5"/>
    <w:rsid w:val="00C01C49"/>
    <w:rsid w:val="00C01E41"/>
    <w:rsid w:val="00C02383"/>
    <w:rsid w:val="00C023C6"/>
    <w:rsid w:val="00C02E6D"/>
    <w:rsid w:val="00C02F19"/>
    <w:rsid w:val="00C0306F"/>
    <w:rsid w:val="00C03486"/>
    <w:rsid w:val="00C03B95"/>
    <w:rsid w:val="00C03C4C"/>
    <w:rsid w:val="00C03D0D"/>
    <w:rsid w:val="00C03E77"/>
    <w:rsid w:val="00C03F7C"/>
    <w:rsid w:val="00C045CD"/>
    <w:rsid w:val="00C048E5"/>
    <w:rsid w:val="00C058B6"/>
    <w:rsid w:val="00C05B8B"/>
    <w:rsid w:val="00C05BA2"/>
    <w:rsid w:val="00C06205"/>
    <w:rsid w:val="00C06976"/>
    <w:rsid w:val="00C06980"/>
    <w:rsid w:val="00C06A72"/>
    <w:rsid w:val="00C06D36"/>
    <w:rsid w:val="00C06E97"/>
    <w:rsid w:val="00C077F2"/>
    <w:rsid w:val="00C07C5B"/>
    <w:rsid w:val="00C07D15"/>
    <w:rsid w:val="00C1072B"/>
    <w:rsid w:val="00C10786"/>
    <w:rsid w:val="00C10A58"/>
    <w:rsid w:val="00C1156E"/>
    <w:rsid w:val="00C11780"/>
    <w:rsid w:val="00C128F7"/>
    <w:rsid w:val="00C1295D"/>
    <w:rsid w:val="00C1316E"/>
    <w:rsid w:val="00C14B84"/>
    <w:rsid w:val="00C14FA8"/>
    <w:rsid w:val="00C15109"/>
    <w:rsid w:val="00C1556F"/>
    <w:rsid w:val="00C156E8"/>
    <w:rsid w:val="00C1636C"/>
    <w:rsid w:val="00C1647F"/>
    <w:rsid w:val="00C16D70"/>
    <w:rsid w:val="00C1747F"/>
    <w:rsid w:val="00C17736"/>
    <w:rsid w:val="00C17AF9"/>
    <w:rsid w:val="00C202BB"/>
    <w:rsid w:val="00C2084C"/>
    <w:rsid w:val="00C21187"/>
    <w:rsid w:val="00C218EB"/>
    <w:rsid w:val="00C2192A"/>
    <w:rsid w:val="00C21EC0"/>
    <w:rsid w:val="00C2284D"/>
    <w:rsid w:val="00C22ACF"/>
    <w:rsid w:val="00C23381"/>
    <w:rsid w:val="00C233EB"/>
    <w:rsid w:val="00C2375C"/>
    <w:rsid w:val="00C239EE"/>
    <w:rsid w:val="00C23BC6"/>
    <w:rsid w:val="00C23DA9"/>
    <w:rsid w:val="00C23EFC"/>
    <w:rsid w:val="00C242E8"/>
    <w:rsid w:val="00C24499"/>
    <w:rsid w:val="00C245F1"/>
    <w:rsid w:val="00C24BF6"/>
    <w:rsid w:val="00C24CFA"/>
    <w:rsid w:val="00C25E87"/>
    <w:rsid w:val="00C27440"/>
    <w:rsid w:val="00C27580"/>
    <w:rsid w:val="00C27C1E"/>
    <w:rsid w:val="00C3017A"/>
    <w:rsid w:val="00C308B6"/>
    <w:rsid w:val="00C318F9"/>
    <w:rsid w:val="00C31A99"/>
    <w:rsid w:val="00C31AB2"/>
    <w:rsid w:val="00C31B43"/>
    <w:rsid w:val="00C3207E"/>
    <w:rsid w:val="00C32601"/>
    <w:rsid w:val="00C32BD7"/>
    <w:rsid w:val="00C32F0E"/>
    <w:rsid w:val="00C330E5"/>
    <w:rsid w:val="00C331CA"/>
    <w:rsid w:val="00C33E46"/>
    <w:rsid w:val="00C3431A"/>
    <w:rsid w:val="00C34D16"/>
    <w:rsid w:val="00C35178"/>
    <w:rsid w:val="00C35346"/>
    <w:rsid w:val="00C3560D"/>
    <w:rsid w:val="00C35E7C"/>
    <w:rsid w:val="00C36702"/>
    <w:rsid w:val="00C36EB6"/>
    <w:rsid w:val="00C37048"/>
    <w:rsid w:val="00C3710E"/>
    <w:rsid w:val="00C375F9"/>
    <w:rsid w:val="00C378F7"/>
    <w:rsid w:val="00C379EA"/>
    <w:rsid w:val="00C37B8D"/>
    <w:rsid w:val="00C40084"/>
    <w:rsid w:val="00C40792"/>
    <w:rsid w:val="00C40B08"/>
    <w:rsid w:val="00C40F07"/>
    <w:rsid w:val="00C418E4"/>
    <w:rsid w:val="00C41B72"/>
    <w:rsid w:val="00C41FA1"/>
    <w:rsid w:val="00C42250"/>
    <w:rsid w:val="00C42E39"/>
    <w:rsid w:val="00C42EDE"/>
    <w:rsid w:val="00C42F3E"/>
    <w:rsid w:val="00C4300C"/>
    <w:rsid w:val="00C4305F"/>
    <w:rsid w:val="00C43318"/>
    <w:rsid w:val="00C44735"/>
    <w:rsid w:val="00C4491C"/>
    <w:rsid w:val="00C451F4"/>
    <w:rsid w:val="00C4548C"/>
    <w:rsid w:val="00C457E7"/>
    <w:rsid w:val="00C45D1D"/>
    <w:rsid w:val="00C46D4A"/>
    <w:rsid w:val="00C4704A"/>
    <w:rsid w:val="00C47D11"/>
    <w:rsid w:val="00C47DF3"/>
    <w:rsid w:val="00C515FC"/>
    <w:rsid w:val="00C52104"/>
    <w:rsid w:val="00C52B00"/>
    <w:rsid w:val="00C53527"/>
    <w:rsid w:val="00C53918"/>
    <w:rsid w:val="00C54210"/>
    <w:rsid w:val="00C544A2"/>
    <w:rsid w:val="00C547FD"/>
    <w:rsid w:val="00C54D72"/>
    <w:rsid w:val="00C55793"/>
    <w:rsid w:val="00C55B3C"/>
    <w:rsid w:val="00C55F07"/>
    <w:rsid w:val="00C56D51"/>
    <w:rsid w:val="00C56D69"/>
    <w:rsid w:val="00C56E53"/>
    <w:rsid w:val="00C56E79"/>
    <w:rsid w:val="00C570E0"/>
    <w:rsid w:val="00C571B3"/>
    <w:rsid w:val="00C572B4"/>
    <w:rsid w:val="00C576B9"/>
    <w:rsid w:val="00C579F4"/>
    <w:rsid w:val="00C57A25"/>
    <w:rsid w:val="00C57C32"/>
    <w:rsid w:val="00C57F36"/>
    <w:rsid w:val="00C60892"/>
    <w:rsid w:val="00C60925"/>
    <w:rsid w:val="00C62836"/>
    <w:rsid w:val="00C629D0"/>
    <w:rsid w:val="00C62F31"/>
    <w:rsid w:val="00C63C05"/>
    <w:rsid w:val="00C63C09"/>
    <w:rsid w:val="00C63CB6"/>
    <w:rsid w:val="00C641B6"/>
    <w:rsid w:val="00C651DF"/>
    <w:rsid w:val="00C65287"/>
    <w:rsid w:val="00C6536F"/>
    <w:rsid w:val="00C65A55"/>
    <w:rsid w:val="00C65CBF"/>
    <w:rsid w:val="00C66033"/>
    <w:rsid w:val="00C6609B"/>
    <w:rsid w:val="00C66A80"/>
    <w:rsid w:val="00C673A9"/>
    <w:rsid w:val="00C67DC9"/>
    <w:rsid w:val="00C67F86"/>
    <w:rsid w:val="00C7034C"/>
    <w:rsid w:val="00C70693"/>
    <w:rsid w:val="00C70FAA"/>
    <w:rsid w:val="00C7149F"/>
    <w:rsid w:val="00C72156"/>
    <w:rsid w:val="00C724B6"/>
    <w:rsid w:val="00C739A9"/>
    <w:rsid w:val="00C74434"/>
    <w:rsid w:val="00C74580"/>
    <w:rsid w:val="00C7463B"/>
    <w:rsid w:val="00C747AA"/>
    <w:rsid w:val="00C7505F"/>
    <w:rsid w:val="00C750CB"/>
    <w:rsid w:val="00C751C4"/>
    <w:rsid w:val="00C7580E"/>
    <w:rsid w:val="00C75DFA"/>
    <w:rsid w:val="00C764AA"/>
    <w:rsid w:val="00C769D0"/>
    <w:rsid w:val="00C76C4C"/>
    <w:rsid w:val="00C76EA1"/>
    <w:rsid w:val="00C772AC"/>
    <w:rsid w:val="00C773F2"/>
    <w:rsid w:val="00C77693"/>
    <w:rsid w:val="00C779EA"/>
    <w:rsid w:val="00C77C0C"/>
    <w:rsid w:val="00C77CD0"/>
    <w:rsid w:val="00C803BF"/>
    <w:rsid w:val="00C804ED"/>
    <w:rsid w:val="00C80875"/>
    <w:rsid w:val="00C80AF5"/>
    <w:rsid w:val="00C81773"/>
    <w:rsid w:val="00C81A9F"/>
    <w:rsid w:val="00C81C3F"/>
    <w:rsid w:val="00C82C77"/>
    <w:rsid w:val="00C82F63"/>
    <w:rsid w:val="00C83172"/>
    <w:rsid w:val="00C834B1"/>
    <w:rsid w:val="00C83AF0"/>
    <w:rsid w:val="00C83FE8"/>
    <w:rsid w:val="00C84080"/>
    <w:rsid w:val="00C8434B"/>
    <w:rsid w:val="00C845DC"/>
    <w:rsid w:val="00C84CA0"/>
    <w:rsid w:val="00C84E79"/>
    <w:rsid w:val="00C84FE9"/>
    <w:rsid w:val="00C8521F"/>
    <w:rsid w:val="00C8554E"/>
    <w:rsid w:val="00C85E19"/>
    <w:rsid w:val="00C8618D"/>
    <w:rsid w:val="00C862AB"/>
    <w:rsid w:val="00C862DF"/>
    <w:rsid w:val="00C8684D"/>
    <w:rsid w:val="00C86BE1"/>
    <w:rsid w:val="00C86C28"/>
    <w:rsid w:val="00C86C74"/>
    <w:rsid w:val="00C87162"/>
    <w:rsid w:val="00C87746"/>
    <w:rsid w:val="00C87AA6"/>
    <w:rsid w:val="00C9028F"/>
    <w:rsid w:val="00C9121B"/>
    <w:rsid w:val="00C915A4"/>
    <w:rsid w:val="00C9161D"/>
    <w:rsid w:val="00C91C61"/>
    <w:rsid w:val="00C91E60"/>
    <w:rsid w:val="00C9232B"/>
    <w:rsid w:val="00C93300"/>
    <w:rsid w:val="00C935F1"/>
    <w:rsid w:val="00C93A55"/>
    <w:rsid w:val="00C93ACB"/>
    <w:rsid w:val="00C93C1C"/>
    <w:rsid w:val="00C93D8C"/>
    <w:rsid w:val="00C93DC9"/>
    <w:rsid w:val="00C9400C"/>
    <w:rsid w:val="00C9402D"/>
    <w:rsid w:val="00C94486"/>
    <w:rsid w:val="00C94DC0"/>
    <w:rsid w:val="00C9519E"/>
    <w:rsid w:val="00C95489"/>
    <w:rsid w:val="00C95B4B"/>
    <w:rsid w:val="00C961FC"/>
    <w:rsid w:val="00C969AF"/>
    <w:rsid w:val="00C96BB0"/>
    <w:rsid w:val="00C96C84"/>
    <w:rsid w:val="00C97639"/>
    <w:rsid w:val="00C97E3B"/>
    <w:rsid w:val="00CA032C"/>
    <w:rsid w:val="00CA0438"/>
    <w:rsid w:val="00CA0679"/>
    <w:rsid w:val="00CA09FB"/>
    <w:rsid w:val="00CA0BDD"/>
    <w:rsid w:val="00CA1420"/>
    <w:rsid w:val="00CA150C"/>
    <w:rsid w:val="00CA1905"/>
    <w:rsid w:val="00CA2556"/>
    <w:rsid w:val="00CA279F"/>
    <w:rsid w:val="00CA29CE"/>
    <w:rsid w:val="00CA3407"/>
    <w:rsid w:val="00CA3448"/>
    <w:rsid w:val="00CA3455"/>
    <w:rsid w:val="00CA3EE4"/>
    <w:rsid w:val="00CA451F"/>
    <w:rsid w:val="00CA47F3"/>
    <w:rsid w:val="00CA4CAD"/>
    <w:rsid w:val="00CA4D5F"/>
    <w:rsid w:val="00CA4D8A"/>
    <w:rsid w:val="00CA5C9F"/>
    <w:rsid w:val="00CA6650"/>
    <w:rsid w:val="00CA721D"/>
    <w:rsid w:val="00CA7339"/>
    <w:rsid w:val="00CA78AC"/>
    <w:rsid w:val="00CA7B37"/>
    <w:rsid w:val="00CB00B4"/>
    <w:rsid w:val="00CB04E1"/>
    <w:rsid w:val="00CB0940"/>
    <w:rsid w:val="00CB0A1B"/>
    <w:rsid w:val="00CB0CA3"/>
    <w:rsid w:val="00CB0CE1"/>
    <w:rsid w:val="00CB0D90"/>
    <w:rsid w:val="00CB0FC2"/>
    <w:rsid w:val="00CB1413"/>
    <w:rsid w:val="00CB1A82"/>
    <w:rsid w:val="00CB20A6"/>
    <w:rsid w:val="00CB21B8"/>
    <w:rsid w:val="00CB2408"/>
    <w:rsid w:val="00CB30FB"/>
    <w:rsid w:val="00CB384A"/>
    <w:rsid w:val="00CB38D5"/>
    <w:rsid w:val="00CB3EF1"/>
    <w:rsid w:val="00CB3FEC"/>
    <w:rsid w:val="00CB440B"/>
    <w:rsid w:val="00CB4695"/>
    <w:rsid w:val="00CB46AA"/>
    <w:rsid w:val="00CB4787"/>
    <w:rsid w:val="00CB4AF0"/>
    <w:rsid w:val="00CB4E41"/>
    <w:rsid w:val="00CB5170"/>
    <w:rsid w:val="00CB5355"/>
    <w:rsid w:val="00CB5A59"/>
    <w:rsid w:val="00CB5B27"/>
    <w:rsid w:val="00CB6AEF"/>
    <w:rsid w:val="00CB7360"/>
    <w:rsid w:val="00CB7509"/>
    <w:rsid w:val="00CC01C5"/>
    <w:rsid w:val="00CC1086"/>
    <w:rsid w:val="00CC116C"/>
    <w:rsid w:val="00CC1F4D"/>
    <w:rsid w:val="00CC2749"/>
    <w:rsid w:val="00CC277D"/>
    <w:rsid w:val="00CC2BCC"/>
    <w:rsid w:val="00CC2BF5"/>
    <w:rsid w:val="00CC2E2F"/>
    <w:rsid w:val="00CC2E99"/>
    <w:rsid w:val="00CC2ED1"/>
    <w:rsid w:val="00CC2F4B"/>
    <w:rsid w:val="00CC3076"/>
    <w:rsid w:val="00CC4FBC"/>
    <w:rsid w:val="00CC5692"/>
    <w:rsid w:val="00CC6042"/>
    <w:rsid w:val="00CC667B"/>
    <w:rsid w:val="00CC67B6"/>
    <w:rsid w:val="00CC70BB"/>
    <w:rsid w:val="00CC7543"/>
    <w:rsid w:val="00CC771D"/>
    <w:rsid w:val="00CC7EF9"/>
    <w:rsid w:val="00CD0969"/>
    <w:rsid w:val="00CD0BA1"/>
    <w:rsid w:val="00CD13EB"/>
    <w:rsid w:val="00CD1605"/>
    <w:rsid w:val="00CD194F"/>
    <w:rsid w:val="00CD19D2"/>
    <w:rsid w:val="00CD1A73"/>
    <w:rsid w:val="00CD2360"/>
    <w:rsid w:val="00CD294D"/>
    <w:rsid w:val="00CD3375"/>
    <w:rsid w:val="00CD33CD"/>
    <w:rsid w:val="00CD34DC"/>
    <w:rsid w:val="00CD36D5"/>
    <w:rsid w:val="00CD406E"/>
    <w:rsid w:val="00CD4186"/>
    <w:rsid w:val="00CD4327"/>
    <w:rsid w:val="00CD4596"/>
    <w:rsid w:val="00CD4B99"/>
    <w:rsid w:val="00CD4D12"/>
    <w:rsid w:val="00CD54E7"/>
    <w:rsid w:val="00CD57C5"/>
    <w:rsid w:val="00CD5C59"/>
    <w:rsid w:val="00CD5C62"/>
    <w:rsid w:val="00CD5D5F"/>
    <w:rsid w:val="00CD5F6B"/>
    <w:rsid w:val="00CD6144"/>
    <w:rsid w:val="00CD61D2"/>
    <w:rsid w:val="00CD640A"/>
    <w:rsid w:val="00CD6DCE"/>
    <w:rsid w:val="00CD71E8"/>
    <w:rsid w:val="00CD723A"/>
    <w:rsid w:val="00CD7326"/>
    <w:rsid w:val="00CD7496"/>
    <w:rsid w:val="00CD770B"/>
    <w:rsid w:val="00CE01C2"/>
    <w:rsid w:val="00CE056F"/>
    <w:rsid w:val="00CE08F2"/>
    <w:rsid w:val="00CE0D92"/>
    <w:rsid w:val="00CE0DDD"/>
    <w:rsid w:val="00CE1294"/>
    <w:rsid w:val="00CE1488"/>
    <w:rsid w:val="00CE17E6"/>
    <w:rsid w:val="00CE1D50"/>
    <w:rsid w:val="00CE21CF"/>
    <w:rsid w:val="00CE22F8"/>
    <w:rsid w:val="00CE25B7"/>
    <w:rsid w:val="00CE25EC"/>
    <w:rsid w:val="00CE29DB"/>
    <w:rsid w:val="00CE2ECD"/>
    <w:rsid w:val="00CE35CA"/>
    <w:rsid w:val="00CE3DB9"/>
    <w:rsid w:val="00CE4344"/>
    <w:rsid w:val="00CE4C9A"/>
    <w:rsid w:val="00CE4CBA"/>
    <w:rsid w:val="00CE565A"/>
    <w:rsid w:val="00CE5995"/>
    <w:rsid w:val="00CE602C"/>
    <w:rsid w:val="00CE6080"/>
    <w:rsid w:val="00CE6194"/>
    <w:rsid w:val="00CE6785"/>
    <w:rsid w:val="00CE7206"/>
    <w:rsid w:val="00CE795E"/>
    <w:rsid w:val="00CE7FCB"/>
    <w:rsid w:val="00CF03C8"/>
    <w:rsid w:val="00CF075C"/>
    <w:rsid w:val="00CF0A08"/>
    <w:rsid w:val="00CF0C11"/>
    <w:rsid w:val="00CF1332"/>
    <w:rsid w:val="00CF223A"/>
    <w:rsid w:val="00CF22D1"/>
    <w:rsid w:val="00CF2BA2"/>
    <w:rsid w:val="00CF30FF"/>
    <w:rsid w:val="00CF3396"/>
    <w:rsid w:val="00CF3632"/>
    <w:rsid w:val="00CF41BD"/>
    <w:rsid w:val="00CF549A"/>
    <w:rsid w:val="00CF557A"/>
    <w:rsid w:val="00CF5865"/>
    <w:rsid w:val="00CF5A1E"/>
    <w:rsid w:val="00CF6901"/>
    <w:rsid w:val="00CF6F9B"/>
    <w:rsid w:val="00CF7CAE"/>
    <w:rsid w:val="00CF7DCA"/>
    <w:rsid w:val="00CF7E5B"/>
    <w:rsid w:val="00D01206"/>
    <w:rsid w:val="00D01386"/>
    <w:rsid w:val="00D01683"/>
    <w:rsid w:val="00D016D5"/>
    <w:rsid w:val="00D01AA6"/>
    <w:rsid w:val="00D01DF2"/>
    <w:rsid w:val="00D022A2"/>
    <w:rsid w:val="00D02508"/>
    <w:rsid w:val="00D03029"/>
    <w:rsid w:val="00D03B1E"/>
    <w:rsid w:val="00D03C45"/>
    <w:rsid w:val="00D03E94"/>
    <w:rsid w:val="00D03E9D"/>
    <w:rsid w:val="00D03F40"/>
    <w:rsid w:val="00D04172"/>
    <w:rsid w:val="00D041F2"/>
    <w:rsid w:val="00D04376"/>
    <w:rsid w:val="00D04791"/>
    <w:rsid w:val="00D047A9"/>
    <w:rsid w:val="00D048B5"/>
    <w:rsid w:val="00D04B3C"/>
    <w:rsid w:val="00D05A10"/>
    <w:rsid w:val="00D05A1B"/>
    <w:rsid w:val="00D05AED"/>
    <w:rsid w:val="00D05FE4"/>
    <w:rsid w:val="00D06052"/>
    <w:rsid w:val="00D0623C"/>
    <w:rsid w:val="00D064FE"/>
    <w:rsid w:val="00D06855"/>
    <w:rsid w:val="00D06901"/>
    <w:rsid w:val="00D06E19"/>
    <w:rsid w:val="00D07075"/>
    <w:rsid w:val="00D07916"/>
    <w:rsid w:val="00D10462"/>
    <w:rsid w:val="00D107BD"/>
    <w:rsid w:val="00D10A4E"/>
    <w:rsid w:val="00D10B0C"/>
    <w:rsid w:val="00D10B70"/>
    <w:rsid w:val="00D11246"/>
    <w:rsid w:val="00D1126B"/>
    <w:rsid w:val="00D11693"/>
    <w:rsid w:val="00D118E6"/>
    <w:rsid w:val="00D1224B"/>
    <w:rsid w:val="00D1286A"/>
    <w:rsid w:val="00D12AB4"/>
    <w:rsid w:val="00D12CF3"/>
    <w:rsid w:val="00D13142"/>
    <w:rsid w:val="00D1363C"/>
    <w:rsid w:val="00D13AA5"/>
    <w:rsid w:val="00D13B9B"/>
    <w:rsid w:val="00D141F0"/>
    <w:rsid w:val="00D148E2"/>
    <w:rsid w:val="00D14B3A"/>
    <w:rsid w:val="00D14E2B"/>
    <w:rsid w:val="00D14EE7"/>
    <w:rsid w:val="00D14F29"/>
    <w:rsid w:val="00D15378"/>
    <w:rsid w:val="00D15892"/>
    <w:rsid w:val="00D15C07"/>
    <w:rsid w:val="00D15CFA"/>
    <w:rsid w:val="00D15F03"/>
    <w:rsid w:val="00D15F32"/>
    <w:rsid w:val="00D164A2"/>
    <w:rsid w:val="00D164AC"/>
    <w:rsid w:val="00D1676E"/>
    <w:rsid w:val="00D1688A"/>
    <w:rsid w:val="00D16BA6"/>
    <w:rsid w:val="00D171D1"/>
    <w:rsid w:val="00D171D6"/>
    <w:rsid w:val="00D171DC"/>
    <w:rsid w:val="00D172C0"/>
    <w:rsid w:val="00D173BB"/>
    <w:rsid w:val="00D1780A"/>
    <w:rsid w:val="00D17B3A"/>
    <w:rsid w:val="00D20D7A"/>
    <w:rsid w:val="00D20E31"/>
    <w:rsid w:val="00D20E8C"/>
    <w:rsid w:val="00D21494"/>
    <w:rsid w:val="00D2155B"/>
    <w:rsid w:val="00D21687"/>
    <w:rsid w:val="00D21CF7"/>
    <w:rsid w:val="00D22BC9"/>
    <w:rsid w:val="00D23B0A"/>
    <w:rsid w:val="00D23B82"/>
    <w:rsid w:val="00D2421C"/>
    <w:rsid w:val="00D24E9C"/>
    <w:rsid w:val="00D24F06"/>
    <w:rsid w:val="00D2516B"/>
    <w:rsid w:val="00D25F82"/>
    <w:rsid w:val="00D2753B"/>
    <w:rsid w:val="00D27E7E"/>
    <w:rsid w:val="00D30D28"/>
    <w:rsid w:val="00D31188"/>
    <w:rsid w:val="00D3238B"/>
    <w:rsid w:val="00D32651"/>
    <w:rsid w:val="00D327DD"/>
    <w:rsid w:val="00D3283F"/>
    <w:rsid w:val="00D32942"/>
    <w:rsid w:val="00D33001"/>
    <w:rsid w:val="00D33027"/>
    <w:rsid w:val="00D33300"/>
    <w:rsid w:val="00D3349A"/>
    <w:rsid w:val="00D3360D"/>
    <w:rsid w:val="00D33A96"/>
    <w:rsid w:val="00D33EEF"/>
    <w:rsid w:val="00D34EF5"/>
    <w:rsid w:val="00D355C5"/>
    <w:rsid w:val="00D35B77"/>
    <w:rsid w:val="00D35F27"/>
    <w:rsid w:val="00D36069"/>
    <w:rsid w:val="00D361CA"/>
    <w:rsid w:val="00D367EA"/>
    <w:rsid w:val="00D36AFF"/>
    <w:rsid w:val="00D36BD0"/>
    <w:rsid w:val="00D3712D"/>
    <w:rsid w:val="00D3722B"/>
    <w:rsid w:val="00D3740F"/>
    <w:rsid w:val="00D374BD"/>
    <w:rsid w:val="00D374EB"/>
    <w:rsid w:val="00D375C5"/>
    <w:rsid w:val="00D40857"/>
    <w:rsid w:val="00D41395"/>
    <w:rsid w:val="00D413BC"/>
    <w:rsid w:val="00D41948"/>
    <w:rsid w:val="00D41C5B"/>
    <w:rsid w:val="00D42934"/>
    <w:rsid w:val="00D42B5C"/>
    <w:rsid w:val="00D42F45"/>
    <w:rsid w:val="00D43071"/>
    <w:rsid w:val="00D434D0"/>
    <w:rsid w:val="00D4351F"/>
    <w:rsid w:val="00D43706"/>
    <w:rsid w:val="00D437C4"/>
    <w:rsid w:val="00D43BD9"/>
    <w:rsid w:val="00D43F8C"/>
    <w:rsid w:val="00D4445A"/>
    <w:rsid w:val="00D447F3"/>
    <w:rsid w:val="00D44966"/>
    <w:rsid w:val="00D44ABD"/>
    <w:rsid w:val="00D4549F"/>
    <w:rsid w:val="00D457EF"/>
    <w:rsid w:val="00D45A6E"/>
    <w:rsid w:val="00D45BF1"/>
    <w:rsid w:val="00D45D70"/>
    <w:rsid w:val="00D45FBF"/>
    <w:rsid w:val="00D4606E"/>
    <w:rsid w:val="00D4647A"/>
    <w:rsid w:val="00D46834"/>
    <w:rsid w:val="00D46F70"/>
    <w:rsid w:val="00D474DB"/>
    <w:rsid w:val="00D47993"/>
    <w:rsid w:val="00D47C01"/>
    <w:rsid w:val="00D47D65"/>
    <w:rsid w:val="00D506BE"/>
    <w:rsid w:val="00D52155"/>
    <w:rsid w:val="00D52193"/>
    <w:rsid w:val="00D529EF"/>
    <w:rsid w:val="00D52A38"/>
    <w:rsid w:val="00D52D10"/>
    <w:rsid w:val="00D5336F"/>
    <w:rsid w:val="00D539C7"/>
    <w:rsid w:val="00D53A40"/>
    <w:rsid w:val="00D53F17"/>
    <w:rsid w:val="00D53F76"/>
    <w:rsid w:val="00D54022"/>
    <w:rsid w:val="00D54728"/>
    <w:rsid w:val="00D54FAB"/>
    <w:rsid w:val="00D55246"/>
    <w:rsid w:val="00D55533"/>
    <w:rsid w:val="00D55E41"/>
    <w:rsid w:val="00D56D40"/>
    <w:rsid w:val="00D56D54"/>
    <w:rsid w:val="00D56F9D"/>
    <w:rsid w:val="00D570C5"/>
    <w:rsid w:val="00D57B40"/>
    <w:rsid w:val="00D57BAF"/>
    <w:rsid w:val="00D57E86"/>
    <w:rsid w:val="00D57EB8"/>
    <w:rsid w:val="00D6038F"/>
    <w:rsid w:val="00D60526"/>
    <w:rsid w:val="00D6087E"/>
    <w:rsid w:val="00D612DE"/>
    <w:rsid w:val="00D615E8"/>
    <w:rsid w:val="00D61BBF"/>
    <w:rsid w:val="00D61DE8"/>
    <w:rsid w:val="00D62503"/>
    <w:rsid w:val="00D6271D"/>
    <w:rsid w:val="00D62CEB"/>
    <w:rsid w:val="00D63238"/>
    <w:rsid w:val="00D6324F"/>
    <w:rsid w:val="00D634BC"/>
    <w:rsid w:val="00D63DA5"/>
    <w:rsid w:val="00D6425E"/>
    <w:rsid w:val="00D64408"/>
    <w:rsid w:val="00D64529"/>
    <w:rsid w:val="00D646E2"/>
    <w:rsid w:val="00D64AD9"/>
    <w:rsid w:val="00D6577F"/>
    <w:rsid w:val="00D65B6D"/>
    <w:rsid w:val="00D65BCD"/>
    <w:rsid w:val="00D66654"/>
    <w:rsid w:val="00D666DA"/>
    <w:rsid w:val="00D667EF"/>
    <w:rsid w:val="00D66D5D"/>
    <w:rsid w:val="00D66F3F"/>
    <w:rsid w:val="00D670FA"/>
    <w:rsid w:val="00D67162"/>
    <w:rsid w:val="00D67563"/>
    <w:rsid w:val="00D6788E"/>
    <w:rsid w:val="00D67D0F"/>
    <w:rsid w:val="00D67EBC"/>
    <w:rsid w:val="00D67FF5"/>
    <w:rsid w:val="00D7037D"/>
    <w:rsid w:val="00D70CB9"/>
    <w:rsid w:val="00D70E26"/>
    <w:rsid w:val="00D71A10"/>
    <w:rsid w:val="00D71B7E"/>
    <w:rsid w:val="00D71DF2"/>
    <w:rsid w:val="00D725A0"/>
    <w:rsid w:val="00D72EFD"/>
    <w:rsid w:val="00D7302E"/>
    <w:rsid w:val="00D7341E"/>
    <w:rsid w:val="00D73420"/>
    <w:rsid w:val="00D73816"/>
    <w:rsid w:val="00D74154"/>
    <w:rsid w:val="00D75884"/>
    <w:rsid w:val="00D75E87"/>
    <w:rsid w:val="00D76202"/>
    <w:rsid w:val="00D762E3"/>
    <w:rsid w:val="00D770D8"/>
    <w:rsid w:val="00D771DC"/>
    <w:rsid w:val="00D77322"/>
    <w:rsid w:val="00D77BF1"/>
    <w:rsid w:val="00D77C8B"/>
    <w:rsid w:val="00D77F52"/>
    <w:rsid w:val="00D80BB9"/>
    <w:rsid w:val="00D8113B"/>
    <w:rsid w:val="00D8118C"/>
    <w:rsid w:val="00D81C0E"/>
    <w:rsid w:val="00D824D8"/>
    <w:rsid w:val="00D82E74"/>
    <w:rsid w:val="00D839CE"/>
    <w:rsid w:val="00D83AD7"/>
    <w:rsid w:val="00D83B44"/>
    <w:rsid w:val="00D83C24"/>
    <w:rsid w:val="00D83F9B"/>
    <w:rsid w:val="00D853CD"/>
    <w:rsid w:val="00D85660"/>
    <w:rsid w:val="00D859C8"/>
    <w:rsid w:val="00D85A70"/>
    <w:rsid w:val="00D85E76"/>
    <w:rsid w:val="00D8613B"/>
    <w:rsid w:val="00D86189"/>
    <w:rsid w:val="00D86402"/>
    <w:rsid w:val="00D86804"/>
    <w:rsid w:val="00D8690B"/>
    <w:rsid w:val="00D8706B"/>
    <w:rsid w:val="00D87144"/>
    <w:rsid w:val="00D87802"/>
    <w:rsid w:val="00D87AD1"/>
    <w:rsid w:val="00D87F3A"/>
    <w:rsid w:val="00D9198A"/>
    <w:rsid w:val="00D91BC8"/>
    <w:rsid w:val="00D91BDB"/>
    <w:rsid w:val="00D91D35"/>
    <w:rsid w:val="00D92129"/>
    <w:rsid w:val="00D92631"/>
    <w:rsid w:val="00D92A52"/>
    <w:rsid w:val="00D92E94"/>
    <w:rsid w:val="00D934D1"/>
    <w:rsid w:val="00D93B52"/>
    <w:rsid w:val="00D93C04"/>
    <w:rsid w:val="00D944D6"/>
    <w:rsid w:val="00D94549"/>
    <w:rsid w:val="00D950E1"/>
    <w:rsid w:val="00D95393"/>
    <w:rsid w:val="00D95DA9"/>
    <w:rsid w:val="00D96733"/>
    <w:rsid w:val="00D96FCA"/>
    <w:rsid w:val="00D972B8"/>
    <w:rsid w:val="00D97417"/>
    <w:rsid w:val="00DA0053"/>
    <w:rsid w:val="00DA0881"/>
    <w:rsid w:val="00DA185C"/>
    <w:rsid w:val="00DA1C44"/>
    <w:rsid w:val="00DA20EA"/>
    <w:rsid w:val="00DA2279"/>
    <w:rsid w:val="00DA2A02"/>
    <w:rsid w:val="00DA2B8F"/>
    <w:rsid w:val="00DA2BBD"/>
    <w:rsid w:val="00DA3211"/>
    <w:rsid w:val="00DA3311"/>
    <w:rsid w:val="00DA38F3"/>
    <w:rsid w:val="00DA46BB"/>
    <w:rsid w:val="00DA4E21"/>
    <w:rsid w:val="00DA5B4C"/>
    <w:rsid w:val="00DA5FA9"/>
    <w:rsid w:val="00DA6075"/>
    <w:rsid w:val="00DA60BD"/>
    <w:rsid w:val="00DA6C5B"/>
    <w:rsid w:val="00DA6FE8"/>
    <w:rsid w:val="00DA6FF8"/>
    <w:rsid w:val="00DA7206"/>
    <w:rsid w:val="00DA72D5"/>
    <w:rsid w:val="00DA73CF"/>
    <w:rsid w:val="00DA74B9"/>
    <w:rsid w:val="00DB068A"/>
    <w:rsid w:val="00DB14D6"/>
    <w:rsid w:val="00DB16BB"/>
    <w:rsid w:val="00DB1AC0"/>
    <w:rsid w:val="00DB1B4B"/>
    <w:rsid w:val="00DB1CE1"/>
    <w:rsid w:val="00DB1EC6"/>
    <w:rsid w:val="00DB2394"/>
    <w:rsid w:val="00DB2507"/>
    <w:rsid w:val="00DB2F21"/>
    <w:rsid w:val="00DB3CB7"/>
    <w:rsid w:val="00DB438E"/>
    <w:rsid w:val="00DB47CA"/>
    <w:rsid w:val="00DB4A65"/>
    <w:rsid w:val="00DB4B02"/>
    <w:rsid w:val="00DB5580"/>
    <w:rsid w:val="00DB5B95"/>
    <w:rsid w:val="00DB60F1"/>
    <w:rsid w:val="00DB6688"/>
    <w:rsid w:val="00DB69ED"/>
    <w:rsid w:val="00DB6A05"/>
    <w:rsid w:val="00DB72C9"/>
    <w:rsid w:val="00DB76C1"/>
    <w:rsid w:val="00DC00D3"/>
    <w:rsid w:val="00DC027A"/>
    <w:rsid w:val="00DC0293"/>
    <w:rsid w:val="00DC0805"/>
    <w:rsid w:val="00DC0D8A"/>
    <w:rsid w:val="00DC1469"/>
    <w:rsid w:val="00DC1964"/>
    <w:rsid w:val="00DC1FFD"/>
    <w:rsid w:val="00DC2A05"/>
    <w:rsid w:val="00DC2A55"/>
    <w:rsid w:val="00DC36A1"/>
    <w:rsid w:val="00DC3775"/>
    <w:rsid w:val="00DC38AA"/>
    <w:rsid w:val="00DC3CC8"/>
    <w:rsid w:val="00DC3DE3"/>
    <w:rsid w:val="00DC4394"/>
    <w:rsid w:val="00DC50FA"/>
    <w:rsid w:val="00DC52A4"/>
    <w:rsid w:val="00DC5539"/>
    <w:rsid w:val="00DC5A0A"/>
    <w:rsid w:val="00DC5B2F"/>
    <w:rsid w:val="00DC60F2"/>
    <w:rsid w:val="00DC68B1"/>
    <w:rsid w:val="00DC6DCA"/>
    <w:rsid w:val="00DC6F52"/>
    <w:rsid w:val="00DC7F71"/>
    <w:rsid w:val="00DD028F"/>
    <w:rsid w:val="00DD051D"/>
    <w:rsid w:val="00DD0675"/>
    <w:rsid w:val="00DD10B7"/>
    <w:rsid w:val="00DD1201"/>
    <w:rsid w:val="00DD1258"/>
    <w:rsid w:val="00DD12D3"/>
    <w:rsid w:val="00DD16B7"/>
    <w:rsid w:val="00DD1808"/>
    <w:rsid w:val="00DD18B5"/>
    <w:rsid w:val="00DD1CBC"/>
    <w:rsid w:val="00DD29A5"/>
    <w:rsid w:val="00DD2AE0"/>
    <w:rsid w:val="00DD3003"/>
    <w:rsid w:val="00DD3265"/>
    <w:rsid w:val="00DD3498"/>
    <w:rsid w:val="00DD358A"/>
    <w:rsid w:val="00DD3671"/>
    <w:rsid w:val="00DD3A52"/>
    <w:rsid w:val="00DD3CAC"/>
    <w:rsid w:val="00DD3CF0"/>
    <w:rsid w:val="00DD41D1"/>
    <w:rsid w:val="00DD44CF"/>
    <w:rsid w:val="00DD47B8"/>
    <w:rsid w:val="00DD4C34"/>
    <w:rsid w:val="00DD4E6B"/>
    <w:rsid w:val="00DD5691"/>
    <w:rsid w:val="00DD5B06"/>
    <w:rsid w:val="00DD6189"/>
    <w:rsid w:val="00DD6AEE"/>
    <w:rsid w:val="00DD6B6A"/>
    <w:rsid w:val="00DD6F33"/>
    <w:rsid w:val="00DD74E4"/>
    <w:rsid w:val="00DD7A64"/>
    <w:rsid w:val="00DD7AE9"/>
    <w:rsid w:val="00DD7D04"/>
    <w:rsid w:val="00DE01A7"/>
    <w:rsid w:val="00DE0374"/>
    <w:rsid w:val="00DE03C8"/>
    <w:rsid w:val="00DE0B22"/>
    <w:rsid w:val="00DE1023"/>
    <w:rsid w:val="00DE125A"/>
    <w:rsid w:val="00DE1387"/>
    <w:rsid w:val="00DE142B"/>
    <w:rsid w:val="00DE1EEC"/>
    <w:rsid w:val="00DE25C9"/>
    <w:rsid w:val="00DE2B64"/>
    <w:rsid w:val="00DE2FAD"/>
    <w:rsid w:val="00DE3160"/>
    <w:rsid w:val="00DE3843"/>
    <w:rsid w:val="00DE39BD"/>
    <w:rsid w:val="00DE3AD4"/>
    <w:rsid w:val="00DE3B84"/>
    <w:rsid w:val="00DE408B"/>
    <w:rsid w:val="00DE49FA"/>
    <w:rsid w:val="00DE5046"/>
    <w:rsid w:val="00DE517D"/>
    <w:rsid w:val="00DE540A"/>
    <w:rsid w:val="00DE5B96"/>
    <w:rsid w:val="00DE5C0A"/>
    <w:rsid w:val="00DE5C29"/>
    <w:rsid w:val="00DE5C70"/>
    <w:rsid w:val="00DE624F"/>
    <w:rsid w:val="00DE648C"/>
    <w:rsid w:val="00DE64D0"/>
    <w:rsid w:val="00DE7066"/>
    <w:rsid w:val="00DE7438"/>
    <w:rsid w:val="00DE753B"/>
    <w:rsid w:val="00DE778A"/>
    <w:rsid w:val="00DE7B41"/>
    <w:rsid w:val="00DF03A3"/>
    <w:rsid w:val="00DF0599"/>
    <w:rsid w:val="00DF05D6"/>
    <w:rsid w:val="00DF0723"/>
    <w:rsid w:val="00DF0A4E"/>
    <w:rsid w:val="00DF0C9F"/>
    <w:rsid w:val="00DF0D3A"/>
    <w:rsid w:val="00DF1376"/>
    <w:rsid w:val="00DF1C08"/>
    <w:rsid w:val="00DF256E"/>
    <w:rsid w:val="00DF2580"/>
    <w:rsid w:val="00DF26FF"/>
    <w:rsid w:val="00DF279E"/>
    <w:rsid w:val="00DF27C8"/>
    <w:rsid w:val="00DF2F1D"/>
    <w:rsid w:val="00DF368C"/>
    <w:rsid w:val="00DF3698"/>
    <w:rsid w:val="00DF438F"/>
    <w:rsid w:val="00DF4C49"/>
    <w:rsid w:val="00DF4C60"/>
    <w:rsid w:val="00DF4D1C"/>
    <w:rsid w:val="00DF5B36"/>
    <w:rsid w:val="00DF5D92"/>
    <w:rsid w:val="00DF5EDB"/>
    <w:rsid w:val="00DF6D08"/>
    <w:rsid w:val="00DF6F62"/>
    <w:rsid w:val="00DF703F"/>
    <w:rsid w:val="00DF71F1"/>
    <w:rsid w:val="00DF7583"/>
    <w:rsid w:val="00DF784F"/>
    <w:rsid w:val="00E003B2"/>
    <w:rsid w:val="00E00421"/>
    <w:rsid w:val="00E02239"/>
    <w:rsid w:val="00E02720"/>
    <w:rsid w:val="00E02BF5"/>
    <w:rsid w:val="00E0304A"/>
    <w:rsid w:val="00E031D4"/>
    <w:rsid w:val="00E03228"/>
    <w:rsid w:val="00E035BD"/>
    <w:rsid w:val="00E03946"/>
    <w:rsid w:val="00E04297"/>
    <w:rsid w:val="00E042C3"/>
    <w:rsid w:val="00E044D2"/>
    <w:rsid w:val="00E04744"/>
    <w:rsid w:val="00E04A86"/>
    <w:rsid w:val="00E050B0"/>
    <w:rsid w:val="00E057AB"/>
    <w:rsid w:val="00E05CA7"/>
    <w:rsid w:val="00E05D29"/>
    <w:rsid w:val="00E05D86"/>
    <w:rsid w:val="00E05F1A"/>
    <w:rsid w:val="00E06844"/>
    <w:rsid w:val="00E06878"/>
    <w:rsid w:val="00E068FA"/>
    <w:rsid w:val="00E073FB"/>
    <w:rsid w:val="00E078B2"/>
    <w:rsid w:val="00E07EAA"/>
    <w:rsid w:val="00E07FA6"/>
    <w:rsid w:val="00E10877"/>
    <w:rsid w:val="00E10AE5"/>
    <w:rsid w:val="00E1129E"/>
    <w:rsid w:val="00E118C8"/>
    <w:rsid w:val="00E11FD4"/>
    <w:rsid w:val="00E124A7"/>
    <w:rsid w:val="00E1263A"/>
    <w:rsid w:val="00E12708"/>
    <w:rsid w:val="00E12C8F"/>
    <w:rsid w:val="00E13147"/>
    <w:rsid w:val="00E133A6"/>
    <w:rsid w:val="00E1369E"/>
    <w:rsid w:val="00E13A25"/>
    <w:rsid w:val="00E13CE2"/>
    <w:rsid w:val="00E1406F"/>
    <w:rsid w:val="00E1473D"/>
    <w:rsid w:val="00E14A5B"/>
    <w:rsid w:val="00E14CB0"/>
    <w:rsid w:val="00E14E08"/>
    <w:rsid w:val="00E14EA8"/>
    <w:rsid w:val="00E153F5"/>
    <w:rsid w:val="00E158A1"/>
    <w:rsid w:val="00E162E6"/>
    <w:rsid w:val="00E163F7"/>
    <w:rsid w:val="00E165D1"/>
    <w:rsid w:val="00E175C5"/>
    <w:rsid w:val="00E17BED"/>
    <w:rsid w:val="00E20924"/>
    <w:rsid w:val="00E20C10"/>
    <w:rsid w:val="00E20C3F"/>
    <w:rsid w:val="00E21E68"/>
    <w:rsid w:val="00E21F01"/>
    <w:rsid w:val="00E22515"/>
    <w:rsid w:val="00E23F11"/>
    <w:rsid w:val="00E23F5B"/>
    <w:rsid w:val="00E24222"/>
    <w:rsid w:val="00E24533"/>
    <w:rsid w:val="00E2455B"/>
    <w:rsid w:val="00E249C1"/>
    <w:rsid w:val="00E24BDA"/>
    <w:rsid w:val="00E24D27"/>
    <w:rsid w:val="00E24FE9"/>
    <w:rsid w:val="00E25765"/>
    <w:rsid w:val="00E25988"/>
    <w:rsid w:val="00E25B1D"/>
    <w:rsid w:val="00E25B58"/>
    <w:rsid w:val="00E263C4"/>
    <w:rsid w:val="00E267DD"/>
    <w:rsid w:val="00E26ACE"/>
    <w:rsid w:val="00E26C05"/>
    <w:rsid w:val="00E26C2F"/>
    <w:rsid w:val="00E26D03"/>
    <w:rsid w:val="00E2701D"/>
    <w:rsid w:val="00E2751D"/>
    <w:rsid w:val="00E2794C"/>
    <w:rsid w:val="00E27BBF"/>
    <w:rsid w:val="00E27D87"/>
    <w:rsid w:val="00E27D9B"/>
    <w:rsid w:val="00E30174"/>
    <w:rsid w:val="00E30556"/>
    <w:rsid w:val="00E3091C"/>
    <w:rsid w:val="00E316E4"/>
    <w:rsid w:val="00E320F7"/>
    <w:rsid w:val="00E320FD"/>
    <w:rsid w:val="00E32607"/>
    <w:rsid w:val="00E327BD"/>
    <w:rsid w:val="00E337C1"/>
    <w:rsid w:val="00E34057"/>
    <w:rsid w:val="00E3441E"/>
    <w:rsid w:val="00E34652"/>
    <w:rsid w:val="00E3488F"/>
    <w:rsid w:val="00E3512C"/>
    <w:rsid w:val="00E36107"/>
    <w:rsid w:val="00E36409"/>
    <w:rsid w:val="00E36EB2"/>
    <w:rsid w:val="00E370B7"/>
    <w:rsid w:val="00E3727F"/>
    <w:rsid w:val="00E372D6"/>
    <w:rsid w:val="00E375A4"/>
    <w:rsid w:val="00E375EF"/>
    <w:rsid w:val="00E37651"/>
    <w:rsid w:val="00E40278"/>
    <w:rsid w:val="00E402E2"/>
    <w:rsid w:val="00E40ABE"/>
    <w:rsid w:val="00E410BE"/>
    <w:rsid w:val="00E41925"/>
    <w:rsid w:val="00E41D89"/>
    <w:rsid w:val="00E41ECA"/>
    <w:rsid w:val="00E41F6C"/>
    <w:rsid w:val="00E4284F"/>
    <w:rsid w:val="00E42B05"/>
    <w:rsid w:val="00E42BB2"/>
    <w:rsid w:val="00E42D5F"/>
    <w:rsid w:val="00E42FA9"/>
    <w:rsid w:val="00E432C3"/>
    <w:rsid w:val="00E43D25"/>
    <w:rsid w:val="00E443A3"/>
    <w:rsid w:val="00E4449F"/>
    <w:rsid w:val="00E44B19"/>
    <w:rsid w:val="00E44E11"/>
    <w:rsid w:val="00E44E70"/>
    <w:rsid w:val="00E450A0"/>
    <w:rsid w:val="00E4513A"/>
    <w:rsid w:val="00E4523E"/>
    <w:rsid w:val="00E452FF"/>
    <w:rsid w:val="00E4552E"/>
    <w:rsid w:val="00E45B32"/>
    <w:rsid w:val="00E45C04"/>
    <w:rsid w:val="00E45E1C"/>
    <w:rsid w:val="00E45E56"/>
    <w:rsid w:val="00E46062"/>
    <w:rsid w:val="00E46BBA"/>
    <w:rsid w:val="00E47186"/>
    <w:rsid w:val="00E47733"/>
    <w:rsid w:val="00E4773F"/>
    <w:rsid w:val="00E4798A"/>
    <w:rsid w:val="00E47E57"/>
    <w:rsid w:val="00E50313"/>
    <w:rsid w:val="00E50789"/>
    <w:rsid w:val="00E5137D"/>
    <w:rsid w:val="00E52B16"/>
    <w:rsid w:val="00E52DD9"/>
    <w:rsid w:val="00E53263"/>
    <w:rsid w:val="00E54C21"/>
    <w:rsid w:val="00E550F1"/>
    <w:rsid w:val="00E5538C"/>
    <w:rsid w:val="00E56267"/>
    <w:rsid w:val="00E56A61"/>
    <w:rsid w:val="00E56C90"/>
    <w:rsid w:val="00E56CDF"/>
    <w:rsid w:val="00E56DC4"/>
    <w:rsid w:val="00E5751A"/>
    <w:rsid w:val="00E575FF"/>
    <w:rsid w:val="00E57A07"/>
    <w:rsid w:val="00E57D38"/>
    <w:rsid w:val="00E60149"/>
    <w:rsid w:val="00E60F94"/>
    <w:rsid w:val="00E60FF5"/>
    <w:rsid w:val="00E6127C"/>
    <w:rsid w:val="00E6185B"/>
    <w:rsid w:val="00E61AA1"/>
    <w:rsid w:val="00E62A6F"/>
    <w:rsid w:val="00E63413"/>
    <w:rsid w:val="00E634F4"/>
    <w:rsid w:val="00E636FF"/>
    <w:rsid w:val="00E63703"/>
    <w:rsid w:val="00E63757"/>
    <w:rsid w:val="00E63D00"/>
    <w:rsid w:val="00E63F96"/>
    <w:rsid w:val="00E64083"/>
    <w:rsid w:val="00E6459A"/>
    <w:rsid w:val="00E64A82"/>
    <w:rsid w:val="00E64CE6"/>
    <w:rsid w:val="00E6513D"/>
    <w:rsid w:val="00E653D8"/>
    <w:rsid w:val="00E662C6"/>
    <w:rsid w:val="00E66555"/>
    <w:rsid w:val="00E66A75"/>
    <w:rsid w:val="00E66C40"/>
    <w:rsid w:val="00E6714E"/>
    <w:rsid w:val="00E67807"/>
    <w:rsid w:val="00E67C4B"/>
    <w:rsid w:val="00E70913"/>
    <w:rsid w:val="00E709AB"/>
    <w:rsid w:val="00E71CCC"/>
    <w:rsid w:val="00E7213D"/>
    <w:rsid w:val="00E725F6"/>
    <w:rsid w:val="00E72926"/>
    <w:rsid w:val="00E72B5A"/>
    <w:rsid w:val="00E72DCA"/>
    <w:rsid w:val="00E73131"/>
    <w:rsid w:val="00E73497"/>
    <w:rsid w:val="00E7396B"/>
    <w:rsid w:val="00E73AB0"/>
    <w:rsid w:val="00E73BD3"/>
    <w:rsid w:val="00E741D9"/>
    <w:rsid w:val="00E745BB"/>
    <w:rsid w:val="00E74E67"/>
    <w:rsid w:val="00E751B1"/>
    <w:rsid w:val="00E7533A"/>
    <w:rsid w:val="00E7623A"/>
    <w:rsid w:val="00E7660D"/>
    <w:rsid w:val="00E76A76"/>
    <w:rsid w:val="00E77479"/>
    <w:rsid w:val="00E80342"/>
    <w:rsid w:val="00E8043D"/>
    <w:rsid w:val="00E8067B"/>
    <w:rsid w:val="00E815B6"/>
    <w:rsid w:val="00E81A85"/>
    <w:rsid w:val="00E81F39"/>
    <w:rsid w:val="00E8216A"/>
    <w:rsid w:val="00E829DC"/>
    <w:rsid w:val="00E83C83"/>
    <w:rsid w:val="00E83F7E"/>
    <w:rsid w:val="00E83F8D"/>
    <w:rsid w:val="00E84604"/>
    <w:rsid w:val="00E84DD0"/>
    <w:rsid w:val="00E851C7"/>
    <w:rsid w:val="00E858EB"/>
    <w:rsid w:val="00E860AC"/>
    <w:rsid w:val="00E861B2"/>
    <w:rsid w:val="00E864A5"/>
    <w:rsid w:val="00E8650D"/>
    <w:rsid w:val="00E8666B"/>
    <w:rsid w:val="00E86B2A"/>
    <w:rsid w:val="00E87647"/>
    <w:rsid w:val="00E87CB1"/>
    <w:rsid w:val="00E87E4E"/>
    <w:rsid w:val="00E87F00"/>
    <w:rsid w:val="00E90003"/>
    <w:rsid w:val="00E904E4"/>
    <w:rsid w:val="00E9091A"/>
    <w:rsid w:val="00E90B92"/>
    <w:rsid w:val="00E90DC9"/>
    <w:rsid w:val="00E91312"/>
    <w:rsid w:val="00E91C3B"/>
    <w:rsid w:val="00E91FEF"/>
    <w:rsid w:val="00E920D9"/>
    <w:rsid w:val="00E937D3"/>
    <w:rsid w:val="00E93B38"/>
    <w:rsid w:val="00E93F0D"/>
    <w:rsid w:val="00E9409C"/>
    <w:rsid w:val="00E945D5"/>
    <w:rsid w:val="00E94DAF"/>
    <w:rsid w:val="00E962DF"/>
    <w:rsid w:val="00E9674C"/>
    <w:rsid w:val="00E96CAA"/>
    <w:rsid w:val="00E96D20"/>
    <w:rsid w:val="00E9796E"/>
    <w:rsid w:val="00EA01CD"/>
    <w:rsid w:val="00EA0A3E"/>
    <w:rsid w:val="00EA0E0E"/>
    <w:rsid w:val="00EA1455"/>
    <w:rsid w:val="00EA14A0"/>
    <w:rsid w:val="00EA1647"/>
    <w:rsid w:val="00EA1863"/>
    <w:rsid w:val="00EA1C54"/>
    <w:rsid w:val="00EA1F3D"/>
    <w:rsid w:val="00EA2300"/>
    <w:rsid w:val="00EA23A3"/>
    <w:rsid w:val="00EA260B"/>
    <w:rsid w:val="00EA2700"/>
    <w:rsid w:val="00EA2764"/>
    <w:rsid w:val="00EA298F"/>
    <w:rsid w:val="00EA29D5"/>
    <w:rsid w:val="00EA29F8"/>
    <w:rsid w:val="00EA2AC3"/>
    <w:rsid w:val="00EA2CC5"/>
    <w:rsid w:val="00EA2CFD"/>
    <w:rsid w:val="00EA2F12"/>
    <w:rsid w:val="00EA4054"/>
    <w:rsid w:val="00EA470D"/>
    <w:rsid w:val="00EA4A3F"/>
    <w:rsid w:val="00EA4B05"/>
    <w:rsid w:val="00EA4E96"/>
    <w:rsid w:val="00EA53FB"/>
    <w:rsid w:val="00EA6315"/>
    <w:rsid w:val="00EA6440"/>
    <w:rsid w:val="00EA654F"/>
    <w:rsid w:val="00EA66EA"/>
    <w:rsid w:val="00EA6829"/>
    <w:rsid w:val="00EA7745"/>
    <w:rsid w:val="00EA7866"/>
    <w:rsid w:val="00EB0038"/>
    <w:rsid w:val="00EB030B"/>
    <w:rsid w:val="00EB0B87"/>
    <w:rsid w:val="00EB0FBA"/>
    <w:rsid w:val="00EB102A"/>
    <w:rsid w:val="00EB1340"/>
    <w:rsid w:val="00EB1562"/>
    <w:rsid w:val="00EB1B61"/>
    <w:rsid w:val="00EB2443"/>
    <w:rsid w:val="00EB2B88"/>
    <w:rsid w:val="00EB2E5F"/>
    <w:rsid w:val="00EB353D"/>
    <w:rsid w:val="00EB3625"/>
    <w:rsid w:val="00EB386B"/>
    <w:rsid w:val="00EB3948"/>
    <w:rsid w:val="00EB4292"/>
    <w:rsid w:val="00EB4C5C"/>
    <w:rsid w:val="00EB4D37"/>
    <w:rsid w:val="00EB4F20"/>
    <w:rsid w:val="00EB6045"/>
    <w:rsid w:val="00EB644F"/>
    <w:rsid w:val="00EB683A"/>
    <w:rsid w:val="00EB6D0E"/>
    <w:rsid w:val="00EB740E"/>
    <w:rsid w:val="00EB7486"/>
    <w:rsid w:val="00EB7A0B"/>
    <w:rsid w:val="00EB7E8E"/>
    <w:rsid w:val="00EC18EC"/>
    <w:rsid w:val="00EC1A1D"/>
    <w:rsid w:val="00EC1B61"/>
    <w:rsid w:val="00EC2AA6"/>
    <w:rsid w:val="00EC2D87"/>
    <w:rsid w:val="00EC2E99"/>
    <w:rsid w:val="00EC3347"/>
    <w:rsid w:val="00EC3795"/>
    <w:rsid w:val="00EC39D4"/>
    <w:rsid w:val="00EC39DE"/>
    <w:rsid w:val="00EC3B36"/>
    <w:rsid w:val="00EC3CF8"/>
    <w:rsid w:val="00EC3E2F"/>
    <w:rsid w:val="00EC3FFF"/>
    <w:rsid w:val="00EC4333"/>
    <w:rsid w:val="00EC458D"/>
    <w:rsid w:val="00EC463F"/>
    <w:rsid w:val="00EC4998"/>
    <w:rsid w:val="00EC5382"/>
    <w:rsid w:val="00EC573B"/>
    <w:rsid w:val="00EC5B3A"/>
    <w:rsid w:val="00EC5F52"/>
    <w:rsid w:val="00EC6617"/>
    <w:rsid w:val="00EC78FC"/>
    <w:rsid w:val="00ED0002"/>
    <w:rsid w:val="00ED0025"/>
    <w:rsid w:val="00ED0073"/>
    <w:rsid w:val="00ED08F8"/>
    <w:rsid w:val="00ED1940"/>
    <w:rsid w:val="00ED1D50"/>
    <w:rsid w:val="00ED2290"/>
    <w:rsid w:val="00ED22CE"/>
    <w:rsid w:val="00ED2313"/>
    <w:rsid w:val="00ED286E"/>
    <w:rsid w:val="00ED308F"/>
    <w:rsid w:val="00ED319C"/>
    <w:rsid w:val="00ED32A9"/>
    <w:rsid w:val="00ED37D8"/>
    <w:rsid w:val="00ED407B"/>
    <w:rsid w:val="00ED42F8"/>
    <w:rsid w:val="00ED54BE"/>
    <w:rsid w:val="00ED5A37"/>
    <w:rsid w:val="00ED5B44"/>
    <w:rsid w:val="00ED5B86"/>
    <w:rsid w:val="00ED5E44"/>
    <w:rsid w:val="00ED5F9F"/>
    <w:rsid w:val="00ED6694"/>
    <w:rsid w:val="00ED683F"/>
    <w:rsid w:val="00ED6BE7"/>
    <w:rsid w:val="00ED7350"/>
    <w:rsid w:val="00ED7F5F"/>
    <w:rsid w:val="00EE02D5"/>
    <w:rsid w:val="00EE03C1"/>
    <w:rsid w:val="00EE0752"/>
    <w:rsid w:val="00EE09C3"/>
    <w:rsid w:val="00EE1886"/>
    <w:rsid w:val="00EE1A06"/>
    <w:rsid w:val="00EE22C3"/>
    <w:rsid w:val="00EE253E"/>
    <w:rsid w:val="00EE2EFA"/>
    <w:rsid w:val="00EE37D8"/>
    <w:rsid w:val="00EE3E23"/>
    <w:rsid w:val="00EE3FF8"/>
    <w:rsid w:val="00EE40D2"/>
    <w:rsid w:val="00EE4686"/>
    <w:rsid w:val="00EE46C2"/>
    <w:rsid w:val="00EE4984"/>
    <w:rsid w:val="00EE54ED"/>
    <w:rsid w:val="00EE5600"/>
    <w:rsid w:val="00EE573C"/>
    <w:rsid w:val="00EE5BB4"/>
    <w:rsid w:val="00EE5C0B"/>
    <w:rsid w:val="00EE5F67"/>
    <w:rsid w:val="00EE66E1"/>
    <w:rsid w:val="00EE66F0"/>
    <w:rsid w:val="00EE739A"/>
    <w:rsid w:val="00EE7449"/>
    <w:rsid w:val="00EE7757"/>
    <w:rsid w:val="00EE78FF"/>
    <w:rsid w:val="00EF061E"/>
    <w:rsid w:val="00EF0770"/>
    <w:rsid w:val="00EF083C"/>
    <w:rsid w:val="00EF0882"/>
    <w:rsid w:val="00EF08CD"/>
    <w:rsid w:val="00EF09A2"/>
    <w:rsid w:val="00EF13A2"/>
    <w:rsid w:val="00EF1551"/>
    <w:rsid w:val="00EF1D06"/>
    <w:rsid w:val="00EF1E6A"/>
    <w:rsid w:val="00EF1EE7"/>
    <w:rsid w:val="00EF2255"/>
    <w:rsid w:val="00EF238B"/>
    <w:rsid w:val="00EF2456"/>
    <w:rsid w:val="00EF248E"/>
    <w:rsid w:val="00EF2E5E"/>
    <w:rsid w:val="00EF3089"/>
    <w:rsid w:val="00EF357F"/>
    <w:rsid w:val="00EF358D"/>
    <w:rsid w:val="00EF3B08"/>
    <w:rsid w:val="00EF3F19"/>
    <w:rsid w:val="00EF4748"/>
    <w:rsid w:val="00EF4B74"/>
    <w:rsid w:val="00EF4D42"/>
    <w:rsid w:val="00EF4D7E"/>
    <w:rsid w:val="00EF5C4C"/>
    <w:rsid w:val="00EF5D41"/>
    <w:rsid w:val="00EF61C9"/>
    <w:rsid w:val="00EF64E7"/>
    <w:rsid w:val="00EF69DE"/>
    <w:rsid w:val="00EF6AF8"/>
    <w:rsid w:val="00EF7022"/>
    <w:rsid w:val="00EF7787"/>
    <w:rsid w:val="00EF7A35"/>
    <w:rsid w:val="00EF7E03"/>
    <w:rsid w:val="00EF7F24"/>
    <w:rsid w:val="00F00083"/>
    <w:rsid w:val="00F006AA"/>
    <w:rsid w:val="00F00A34"/>
    <w:rsid w:val="00F012F3"/>
    <w:rsid w:val="00F01444"/>
    <w:rsid w:val="00F016DD"/>
    <w:rsid w:val="00F019A7"/>
    <w:rsid w:val="00F02075"/>
    <w:rsid w:val="00F02193"/>
    <w:rsid w:val="00F02381"/>
    <w:rsid w:val="00F0244F"/>
    <w:rsid w:val="00F02970"/>
    <w:rsid w:val="00F02B84"/>
    <w:rsid w:val="00F02CAF"/>
    <w:rsid w:val="00F02FA6"/>
    <w:rsid w:val="00F03073"/>
    <w:rsid w:val="00F0348C"/>
    <w:rsid w:val="00F03ECA"/>
    <w:rsid w:val="00F04304"/>
    <w:rsid w:val="00F048D5"/>
    <w:rsid w:val="00F0499F"/>
    <w:rsid w:val="00F04AC8"/>
    <w:rsid w:val="00F04C25"/>
    <w:rsid w:val="00F04F04"/>
    <w:rsid w:val="00F05142"/>
    <w:rsid w:val="00F052FC"/>
    <w:rsid w:val="00F05D3F"/>
    <w:rsid w:val="00F05E7C"/>
    <w:rsid w:val="00F06059"/>
    <w:rsid w:val="00F06EFD"/>
    <w:rsid w:val="00F071A4"/>
    <w:rsid w:val="00F07604"/>
    <w:rsid w:val="00F07CC8"/>
    <w:rsid w:val="00F10199"/>
    <w:rsid w:val="00F1088E"/>
    <w:rsid w:val="00F108F0"/>
    <w:rsid w:val="00F10A5F"/>
    <w:rsid w:val="00F10AA0"/>
    <w:rsid w:val="00F10E1E"/>
    <w:rsid w:val="00F11083"/>
    <w:rsid w:val="00F117B2"/>
    <w:rsid w:val="00F11A7D"/>
    <w:rsid w:val="00F11FED"/>
    <w:rsid w:val="00F1254E"/>
    <w:rsid w:val="00F1299C"/>
    <w:rsid w:val="00F12F0E"/>
    <w:rsid w:val="00F13043"/>
    <w:rsid w:val="00F13427"/>
    <w:rsid w:val="00F134CD"/>
    <w:rsid w:val="00F1356B"/>
    <w:rsid w:val="00F135F6"/>
    <w:rsid w:val="00F1361E"/>
    <w:rsid w:val="00F136DC"/>
    <w:rsid w:val="00F13946"/>
    <w:rsid w:val="00F13A4E"/>
    <w:rsid w:val="00F13BD9"/>
    <w:rsid w:val="00F13F5D"/>
    <w:rsid w:val="00F14F1F"/>
    <w:rsid w:val="00F15587"/>
    <w:rsid w:val="00F15ECF"/>
    <w:rsid w:val="00F16D9A"/>
    <w:rsid w:val="00F17483"/>
    <w:rsid w:val="00F17908"/>
    <w:rsid w:val="00F17FC1"/>
    <w:rsid w:val="00F2013F"/>
    <w:rsid w:val="00F2037B"/>
    <w:rsid w:val="00F20DE5"/>
    <w:rsid w:val="00F20DF2"/>
    <w:rsid w:val="00F20E50"/>
    <w:rsid w:val="00F21468"/>
    <w:rsid w:val="00F21986"/>
    <w:rsid w:val="00F21DBA"/>
    <w:rsid w:val="00F22391"/>
    <w:rsid w:val="00F227A2"/>
    <w:rsid w:val="00F2286A"/>
    <w:rsid w:val="00F22998"/>
    <w:rsid w:val="00F22B97"/>
    <w:rsid w:val="00F230AB"/>
    <w:rsid w:val="00F23A72"/>
    <w:rsid w:val="00F23E34"/>
    <w:rsid w:val="00F247B3"/>
    <w:rsid w:val="00F247C4"/>
    <w:rsid w:val="00F24B2A"/>
    <w:rsid w:val="00F24C60"/>
    <w:rsid w:val="00F24F5B"/>
    <w:rsid w:val="00F257E6"/>
    <w:rsid w:val="00F264D9"/>
    <w:rsid w:val="00F26520"/>
    <w:rsid w:val="00F26577"/>
    <w:rsid w:val="00F2659E"/>
    <w:rsid w:val="00F26B0A"/>
    <w:rsid w:val="00F26C87"/>
    <w:rsid w:val="00F26DCD"/>
    <w:rsid w:val="00F26E3C"/>
    <w:rsid w:val="00F27097"/>
    <w:rsid w:val="00F27373"/>
    <w:rsid w:val="00F2745E"/>
    <w:rsid w:val="00F277C8"/>
    <w:rsid w:val="00F27836"/>
    <w:rsid w:val="00F307A7"/>
    <w:rsid w:val="00F30C64"/>
    <w:rsid w:val="00F31545"/>
    <w:rsid w:val="00F3234C"/>
    <w:rsid w:val="00F32C24"/>
    <w:rsid w:val="00F32E17"/>
    <w:rsid w:val="00F333DC"/>
    <w:rsid w:val="00F334F6"/>
    <w:rsid w:val="00F33C99"/>
    <w:rsid w:val="00F34275"/>
    <w:rsid w:val="00F34793"/>
    <w:rsid w:val="00F350EF"/>
    <w:rsid w:val="00F36023"/>
    <w:rsid w:val="00F36A79"/>
    <w:rsid w:val="00F37138"/>
    <w:rsid w:val="00F374C7"/>
    <w:rsid w:val="00F3791E"/>
    <w:rsid w:val="00F3793D"/>
    <w:rsid w:val="00F37DBF"/>
    <w:rsid w:val="00F40498"/>
    <w:rsid w:val="00F40861"/>
    <w:rsid w:val="00F40CFB"/>
    <w:rsid w:val="00F40E33"/>
    <w:rsid w:val="00F40EC0"/>
    <w:rsid w:val="00F41273"/>
    <w:rsid w:val="00F41471"/>
    <w:rsid w:val="00F41B87"/>
    <w:rsid w:val="00F421B5"/>
    <w:rsid w:val="00F43D1C"/>
    <w:rsid w:val="00F44670"/>
    <w:rsid w:val="00F44973"/>
    <w:rsid w:val="00F4497E"/>
    <w:rsid w:val="00F44BB3"/>
    <w:rsid w:val="00F44D00"/>
    <w:rsid w:val="00F44DC9"/>
    <w:rsid w:val="00F45265"/>
    <w:rsid w:val="00F4556C"/>
    <w:rsid w:val="00F459E3"/>
    <w:rsid w:val="00F45BF6"/>
    <w:rsid w:val="00F45EF0"/>
    <w:rsid w:val="00F46B7A"/>
    <w:rsid w:val="00F47492"/>
    <w:rsid w:val="00F47998"/>
    <w:rsid w:val="00F479F4"/>
    <w:rsid w:val="00F47A81"/>
    <w:rsid w:val="00F47AAA"/>
    <w:rsid w:val="00F47E4D"/>
    <w:rsid w:val="00F503DD"/>
    <w:rsid w:val="00F50AE0"/>
    <w:rsid w:val="00F50CB5"/>
    <w:rsid w:val="00F50D41"/>
    <w:rsid w:val="00F50E4A"/>
    <w:rsid w:val="00F5104E"/>
    <w:rsid w:val="00F5240A"/>
    <w:rsid w:val="00F52E1A"/>
    <w:rsid w:val="00F52E33"/>
    <w:rsid w:val="00F531C5"/>
    <w:rsid w:val="00F53575"/>
    <w:rsid w:val="00F535BB"/>
    <w:rsid w:val="00F53711"/>
    <w:rsid w:val="00F53BF0"/>
    <w:rsid w:val="00F53CC0"/>
    <w:rsid w:val="00F53DB9"/>
    <w:rsid w:val="00F545D9"/>
    <w:rsid w:val="00F548A3"/>
    <w:rsid w:val="00F55097"/>
    <w:rsid w:val="00F550FA"/>
    <w:rsid w:val="00F551DC"/>
    <w:rsid w:val="00F55250"/>
    <w:rsid w:val="00F55BCB"/>
    <w:rsid w:val="00F55E76"/>
    <w:rsid w:val="00F5619A"/>
    <w:rsid w:val="00F56293"/>
    <w:rsid w:val="00F56FD9"/>
    <w:rsid w:val="00F57610"/>
    <w:rsid w:val="00F577E9"/>
    <w:rsid w:val="00F60067"/>
    <w:rsid w:val="00F60930"/>
    <w:rsid w:val="00F61670"/>
    <w:rsid w:val="00F6173F"/>
    <w:rsid w:val="00F61C6A"/>
    <w:rsid w:val="00F61F8B"/>
    <w:rsid w:val="00F62025"/>
    <w:rsid w:val="00F6208A"/>
    <w:rsid w:val="00F624C6"/>
    <w:rsid w:val="00F62AF8"/>
    <w:rsid w:val="00F63473"/>
    <w:rsid w:val="00F6347C"/>
    <w:rsid w:val="00F64094"/>
    <w:rsid w:val="00F64326"/>
    <w:rsid w:val="00F64586"/>
    <w:rsid w:val="00F6460F"/>
    <w:rsid w:val="00F64954"/>
    <w:rsid w:val="00F649A8"/>
    <w:rsid w:val="00F653E8"/>
    <w:rsid w:val="00F65A6C"/>
    <w:rsid w:val="00F6629B"/>
    <w:rsid w:val="00F662BD"/>
    <w:rsid w:val="00F663C5"/>
    <w:rsid w:val="00F6643D"/>
    <w:rsid w:val="00F66BBF"/>
    <w:rsid w:val="00F67355"/>
    <w:rsid w:val="00F676E2"/>
    <w:rsid w:val="00F67B42"/>
    <w:rsid w:val="00F67D86"/>
    <w:rsid w:val="00F70264"/>
    <w:rsid w:val="00F706CA"/>
    <w:rsid w:val="00F70A7B"/>
    <w:rsid w:val="00F71891"/>
    <w:rsid w:val="00F719EB"/>
    <w:rsid w:val="00F71A06"/>
    <w:rsid w:val="00F71C7A"/>
    <w:rsid w:val="00F71C96"/>
    <w:rsid w:val="00F7201E"/>
    <w:rsid w:val="00F72101"/>
    <w:rsid w:val="00F72270"/>
    <w:rsid w:val="00F73298"/>
    <w:rsid w:val="00F7362D"/>
    <w:rsid w:val="00F73B91"/>
    <w:rsid w:val="00F73F83"/>
    <w:rsid w:val="00F74451"/>
    <w:rsid w:val="00F7480C"/>
    <w:rsid w:val="00F75055"/>
    <w:rsid w:val="00F75527"/>
    <w:rsid w:val="00F7609B"/>
    <w:rsid w:val="00F7625C"/>
    <w:rsid w:val="00F767B0"/>
    <w:rsid w:val="00F76BE9"/>
    <w:rsid w:val="00F76E68"/>
    <w:rsid w:val="00F770B0"/>
    <w:rsid w:val="00F7724D"/>
    <w:rsid w:val="00F77274"/>
    <w:rsid w:val="00F7789E"/>
    <w:rsid w:val="00F77B9D"/>
    <w:rsid w:val="00F77D58"/>
    <w:rsid w:val="00F77EB8"/>
    <w:rsid w:val="00F803A6"/>
    <w:rsid w:val="00F807D5"/>
    <w:rsid w:val="00F80ACB"/>
    <w:rsid w:val="00F80D05"/>
    <w:rsid w:val="00F814FE"/>
    <w:rsid w:val="00F81893"/>
    <w:rsid w:val="00F81C7B"/>
    <w:rsid w:val="00F8243A"/>
    <w:rsid w:val="00F82B6B"/>
    <w:rsid w:val="00F82D29"/>
    <w:rsid w:val="00F82D60"/>
    <w:rsid w:val="00F82EA1"/>
    <w:rsid w:val="00F831ED"/>
    <w:rsid w:val="00F8323D"/>
    <w:rsid w:val="00F83331"/>
    <w:rsid w:val="00F8342D"/>
    <w:rsid w:val="00F835A8"/>
    <w:rsid w:val="00F8378D"/>
    <w:rsid w:val="00F83C8E"/>
    <w:rsid w:val="00F83D43"/>
    <w:rsid w:val="00F840EC"/>
    <w:rsid w:val="00F8452F"/>
    <w:rsid w:val="00F84F25"/>
    <w:rsid w:val="00F85BB0"/>
    <w:rsid w:val="00F861E8"/>
    <w:rsid w:val="00F86432"/>
    <w:rsid w:val="00F8655B"/>
    <w:rsid w:val="00F86932"/>
    <w:rsid w:val="00F872DA"/>
    <w:rsid w:val="00F87400"/>
    <w:rsid w:val="00F8746E"/>
    <w:rsid w:val="00F874DA"/>
    <w:rsid w:val="00F87935"/>
    <w:rsid w:val="00F879F6"/>
    <w:rsid w:val="00F87D0A"/>
    <w:rsid w:val="00F87E60"/>
    <w:rsid w:val="00F9059C"/>
    <w:rsid w:val="00F90AFB"/>
    <w:rsid w:val="00F91268"/>
    <w:rsid w:val="00F912FB"/>
    <w:rsid w:val="00F91642"/>
    <w:rsid w:val="00F92318"/>
    <w:rsid w:val="00F92542"/>
    <w:rsid w:val="00F925E4"/>
    <w:rsid w:val="00F93045"/>
    <w:rsid w:val="00F9314D"/>
    <w:rsid w:val="00F934FD"/>
    <w:rsid w:val="00F936B9"/>
    <w:rsid w:val="00F9384B"/>
    <w:rsid w:val="00F93B00"/>
    <w:rsid w:val="00F93D0F"/>
    <w:rsid w:val="00F93F25"/>
    <w:rsid w:val="00F9474C"/>
    <w:rsid w:val="00F94892"/>
    <w:rsid w:val="00F9545A"/>
    <w:rsid w:val="00F95571"/>
    <w:rsid w:val="00F95575"/>
    <w:rsid w:val="00F9560F"/>
    <w:rsid w:val="00F9575B"/>
    <w:rsid w:val="00F958F2"/>
    <w:rsid w:val="00F95A69"/>
    <w:rsid w:val="00F95F8C"/>
    <w:rsid w:val="00F964BC"/>
    <w:rsid w:val="00F96FF9"/>
    <w:rsid w:val="00F972DA"/>
    <w:rsid w:val="00F97782"/>
    <w:rsid w:val="00F97A37"/>
    <w:rsid w:val="00F97A4F"/>
    <w:rsid w:val="00F97F2E"/>
    <w:rsid w:val="00FA0601"/>
    <w:rsid w:val="00FA0AB3"/>
    <w:rsid w:val="00FA0DCA"/>
    <w:rsid w:val="00FA0DE8"/>
    <w:rsid w:val="00FA179A"/>
    <w:rsid w:val="00FA2262"/>
    <w:rsid w:val="00FA226E"/>
    <w:rsid w:val="00FA22B2"/>
    <w:rsid w:val="00FA264D"/>
    <w:rsid w:val="00FA27DF"/>
    <w:rsid w:val="00FA27FA"/>
    <w:rsid w:val="00FA39CA"/>
    <w:rsid w:val="00FA4103"/>
    <w:rsid w:val="00FA42B0"/>
    <w:rsid w:val="00FA43BB"/>
    <w:rsid w:val="00FA4472"/>
    <w:rsid w:val="00FA47BC"/>
    <w:rsid w:val="00FA4B33"/>
    <w:rsid w:val="00FA4E06"/>
    <w:rsid w:val="00FA4E11"/>
    <w:rsid w:val="00FA50A6"/>
    <w:rsid w:val="00FA5151"/>
    <w:rsid w:val="00FA540F"/>
    <w:rsid w:val="00FA5715"/>
    <w:rsid w:val="00FA58EB"/>
    <w:rsid w:val="00FA5E69"/>
    <w:rsid w:val="00FA6702"/>
    <w:rsid w:val="00FA6ADC"/>
    <w:rsid w:val="00FA6D15"/>
    <w:rsid w:val="00FA6FD3"/>
    <w:rsid w:val="00FA708F"/>
    <w:rsid w:val="00FA7211"/>
    <w:rsid w:val="00FA7BF7"/>
    <w:rsid w:val="00FB0393"/>
    <w:rsid w:val="00FB0450"/>
    <w:rsid w:val="00FB080C"/>
    <w:rsid w:val="00FB0C64"/>
    <w:rsid w:val="00FB1777"/>
    <w:rsid w:val="00FB1A81"/>
    <w:rsid w:val="00FB1EAF"/>
    <w:rsid w:val="00FB2026"/>
    <w:rsid w:val="00FB2749"/>
    <w:rsid w:val="00FB2B52"/>
    <w:rsid w:val="00FB2F43"/>
    <w:rsid w:val="00FB2FDE"/>
    <w:rsid w:val="00FB36E3"/>
    <w:rsid w:val="00FB38E2"/>
    <w:rsid w:val="00FB39FE"/>
    <w:rsid w:val="00FB3B04"/>
    <w:rsid w:val="00FB4D4C"/>
    <w:rsid w:val="00FB56A4"/>
    <w:rsid w:val="00FB573B"/>
    <w:rsid w:val="00FB6930"/>
    <w:rsid w:val="00FB6E84"/>
    <w:rsid w:val="00FB6FB2"/>
    <w:rsid w:val="00FB73B9"/>
    <w:rsid w:val="00FB75B0"/>
    <w:rsid w:val="00FB7625"/>
    <w:rsid w:val="00FB7B69"/>
    <w:rsid w:val="00FB7C99"/>
    <w:rsid w:val="00FC0988"/>
    <w:rsid w:val="00FC153A"/>
    <w:rsid w:val="00FC1E1F"/>
    <w:rsid w:val="00FC1ECA"/>
    <w:rsid w:val="00FC23E7"/>
    <w:rsid w:val="00FC2510"/>
    <w:rsid w:val="00FC28F4"/>
    <w:rsid w:val="00FC2C78"/>
    <w:rsid w:val="00FC359F"/>
    <w:rsid w:val="00FC37C3"/>
    <w:rsid w:val="00FC38A6"/>
    <w:rsid w:val="00FC3986"/>
    <w:rsid w:val="00FC513E"/>
    <w:rsid w:val="00FC5189"/>
    <w:rsid w:val="00FC560E"/>
    <w:rsid w:val="00FC5DCE"/>
    <w:rsid w:val="00FC61B4"/>
    <w:rsid w:val="00FC638F"/>
    <w:rsid w:val="00FC6A1F"/>
    <w:rsid w:val="00FC6CAF"/>
    <w:rsid w:val="00FC6FFD"/>
    <w:rsid w:val="00FC719C"/>
    <w:rsid w:val="00FC725C"/>
    <w:rsid w:val="00FC745B"/>
    <w:rsid w:val="00FC7DC7"/>
    <w:rsid w:val="00FC7F07"/>
    <w:rsid w:val="00FD05B0"/>
    <w:rsid w:val="00FD07D7"/>
    <w:rsid w:val="00FD0FDF"/>
    <w:rsid w:val="00FD1A96"/>
    <w:rsid w:val="00FD1CF9"/>
    <w:rsid w:val="00FD21A0"/>
    <w:rsid w:val="00FD2412"/>
    <w:rsid w:val="00FD246C"/>
    <w:rsid w:val="00FD2BCA"/>
    <w:rsid w:val="00FD2F57"/>
    <w:rsid w:val="00FD35C5"/>
    <w:rsid w:val="00FD3697"/>
    <w:rsid w:val="00FD3AB1"/>
    <w:rsid w:val="00FD45D8"/>
    <w:rsid w:val="00FD4B86"/>
    <w:rsid w:val="00FD4D93"/>
    <w:rsid w:val="00FD51A1"/>
    <w:rsid w:val="00FD5353"/>
    <w:rsid w:val="00FD54A3"/>
    <w:rsid w:val="00FD5D95"/>
    <w:rsid w:val="00FD6818"/>
    <w:rsid w:val="00FD7426"/>
    <w:rsid w:val="00FD770C"/>
    <w:rsid w:val="00FD7CF4"/>
    <w:rsid w:val="00FE0045"/>
    <w:rsid w:val="00FE00B0"/>
    <w:rsid w:val="00FE052D"/>
    <w:rsid w:val="00FE0C30"/>
    <w:rsid w:val="00FE0CC1"/>
    <w:rsid w:val="00FE1068"/>
    <w:rsid w:val="00FE1C4D"/>
    <w:rsid w:val="00FE218C"/>
    <w:rsid w:val="00FE3731"/>
    <w:rsid w:val="00FE41A4"/>
    <w:rsid w:val="00FE45C8"/>
    <w:rsid w:val="00FE4C3F"/>
    <w:rsid w:val="00FE4CA9"/>
    <w:rsid w:val="00FE54E2"/>
    <w:rsid w:val="00FE55DB"/>
    <w:rsid w:val="00FE5ABE"/>
    <w:rsid w:val="00FE658B"/>
    <w:rsid w:val="00FE6D1B"/>
    <w:rsid w:val="00FE6DCD"/>
    <w:rsid w:val="00FE7845"/>
    <w:rsid w:val="00FE7CB8"/>
    <w:rsid w:val="00FE7CC5"/>
    <w:rsid w:val="00FF0D6B"/>
    <w:rsid w:val="00FF1123"/>
    <w:rsid w:val="00FF1222"/>
    <w:rsid w:val="00FF1548"/>
    <w:rsid w:val="00FF22E6"/>
    <w:rsid w:val="00FF29C8"/>
    <w:rsid w:val="00FF2BD5"/>
    <w:rsid w:val="00FF2DE6"/>
    <w:rsid w:val="00FF2EFF"/>
    <w:rsid w:val="00FF3244"/>
    <w:rsid w:val="00FF3910"/>
    <w:rsid w:val="00FF398A"/>
    <w:rsid w:val="00FF400E"/>
    <w:rsid w:val="00FF4DA8"/>
    <w:rsid w:val="00FF4DD7"/>
    <w:rsid w:val="00FF520F"/>
    <w:rsid w:val="00FF5398"/>
    <w:rsid w:val="00FF55E1"/>
    <w:rsid w:val="00FF55F6"/>
    <w:rsid w:val="00FF56F2"/>
    <w:rsid w:val="00FF5935"/>
    <w:rsid w:val="00FF67D9"/>
    <w:rsid w:val="00FF704D"/>
    <w:rsid w:val="00FF70E5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FB67F6E"/>
  <w15:docId w15:val="{128EBB54-C5E0-4473-8DB6-A971588820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>
      <w:pPr>
        <w:spacing w:after="160" w:line="480" w:lineRule="auto"/>
      </w:pPr>
    </w:pPrDefault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99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iPriority="99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AF76D2"/>
    <w:rPr>
      <w:sz w:val="24"/>
      <w:szCs w:val="24"/>
    </w:rPr>
  </w:style>
  <w:style w:type="paragraph" w:styleId="Heading1">
    <w:name w:val="heading 1"/>
    <w:basedOn w:val="Normal"/>
    <w:next w:val="Normal"/>
    <w:qFormat/>
    <w:rsid w:val="00AF76D2"/>
    <w:pPr>
      <w:keepNext/>
      <w:overflowPunct w:val="0"/>
      <w:autoSpaceDE w:val="0"/>
      <w:autoSpaceDN w:val="0"/>
      <w:adjustRightInd w:val="0"/>
      <w:outlineLvl w:val="0"/>
    </w:pPr>
    <w:rPr>
      <w:b/>
      <w:bCs/>
    </w:rPr>
  </w:style>
  <w:style w:type="paragraph" w:styleId="Heading2">
    <w:name w:val="heading 2"/>
    <w:basedOn w:val="Normal"/>
    <w:next w:val="Normal"/>
    <w:link w:val="Heading2Char"/>
    <w:semiHidden/>
    <w:unhideWhenUsed/>
    <w:qFormat/>
    <w:rsid w:val="002D2263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4">
    <w:name w:val="heading 4"/>
    <w:basedOn w:val="Normal"/>
    <w:next w:val="Normal"/>
    <w:link w:val="Heading4Char"/>
    <w:semiHidden/>
    <w:unhideWhenUsed/>
    <w:qFormat/>
    <w:rsid w:val="00300713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Heading5">
    <w:name w:val="heading 5"/>
    <w:basedOn w:val="Normal"/>
    <w:next w:val="Normal"/>
    <w:qFormat/>
    <w:rsid w:val="00AF76D2"/>
    <w:pPr>
      <w:keepNext/>
      <w:outlineLvl w:val="4"/>
    </w:pPr>
    <w:rPr>
      <w:rFonts w:ascii="Times" w:hAnsi="Times"/>
      <w:szCs w:val="20"/>
    </w:rPr>
  </w:style>
  <w:style w:type="paragraph" w:styleId="Heading6">
    <w:name w:val="heading 6"/>
    <w:basedOn w:val="Normal"/>
    <w:next w:val="Normal"/>
    <w:link w:val="Heading6Char"/>
    <w:semiHidden/>
    <w:unhideWhenUsed/>
    <w:qFormat/>
    <w:rsid w:val="002D2263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ocked/>
    <w:rsid w:val="00AF76D2"/>
    <w:rPr>
      <w:rFonts w:ascii="Cambria" w:hAnsi="Cambria" w:cs="Times New Roman"/>
      <w:b/>
      <w:bCs/>
      <w:kern w:val="32"/>
      <w:sz w:val="32"/>
      <w:szCs w:val="32"/>
    </w:rPr>
  </w:style>
  <w:style w:type="character" w:customStyle="1" w:styleId="Heading5Char">
    <w:name w:val="Heading 5 Char"/>
    <w:basedOn w:val="DefaultParagraphFont"/>
    <w:semiHidden/>
    <w:locked/>
    <w:rsid w:val="00AF76D2"/>
    <w:rPr>
      <w:rFonts w:ascii="Calibri" w:hAnsi="Calibri" w:cs="Times New Roman"/>
      <w:b/>
      <w:bCs/>
      <w:i/>
      <w:iCs/>
      <w:sz w:val="26"/>
      <w:szCs w:val="26"/>
    </w:rPr>
  </w:style>
  <w:style w:type="character" w:styleId="Hyperlink">
    <w:name w:val="Hyperlink"/>
    <w:basedOn w:val="DefaultParagraphFont"/>
    <w:rsid w:val="00AF76D2"/>
    <w:rPr>
      <w:rFonts w:cs="Times New Roman"/>
      <w:color w:val="0000FF"/>
      <w:u w:val="single"/>
    </w:rPr>
  </w:style>
  <w:style w:type="paragraph" w:styleId="BodyTextIndent">
    <w:name w:val="Body Text Indent"/>
    <w:basedOn w:val="Normal"/>
    <w:link w:val="BodyTextIndentChar1"/>
    <w:rsid w:val="00AF76D2"/>
    <w:pPr>
      <w:overflowPunct w:val="0"/>
      <w:autoSpaceDE w:val="0"/>
      <w:autoSpaceDN w:val="0"/>
      <w:adjustRightInd w:val="0"/>
      <w:ind w:firstLine="720"/>
      <w:jc w:val="both"/>
    </w:pPr>
  </w:style>
  <w:style w:type="character" w:customStyle="1" w:styleId="BodyTextIndentChar">
    <w:name w:val="Body Text Indent Char"/>
    <w:basedOn w:val="DefaultParagraphFont"/>
    <w:locked/>
    <w:rsid w:val="00AF76D2"/>
    <w:rPr>
      <w:rFonts w:cs="Times New Roman"/>
      <w:sz w:val="24"/>
      <w:szCs w:val="24"/>
    </w:rPr>
  </w:style>
  <w:style w:type="paragraph" w:styleId="Footer">
    <w:name w:val="footer"/>
    <w:basedOn w:val="Normal"/>
    <w:rsid w:val="00AF76D2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semiHidden/>
    <w:locked/>
    <w:rsid w:val="00AF76D2"/>
    <w:rPr>
      <w:rFonts w:cs="Times New Roman"/>
      <w:sz w:val="24"/>
      <w:szCs w:val="24"/>
    </w:rPr>
  </w:style>
  <w:style w:type="character" w:styleId="PageNumber">
    <w:name w:val="page number"/>
    <w:basedOn w:val="DefaultParagraphFont"/>
    <w:rsid w:val="00AF76D2"/>
    <w:rPr>
      <w:rFonts w:cs="Times New Roman"/>
    </w:rPr>
  </w:style>
  <w:style w:type="character" w:styleId="FollowedHyperlink">
    <w:name w:val="FollowedHyperlink"/>
    <w:basedOn w:val="DefaultParagraphFont"/>
    <w:rsid w:val="00AF76D2"/>
    <w:rPr>
      <w:rFonts w:cs="Times New Roman"/>
      <w:color w:val="800080"/>
      <w:u w:val="single"/>
    </w:rPr>
  </w:style>
  <w:style w:type="paragraph" w:styleId="BalloonText">
    <w:name w:val="Balloon Text"/>
    <w:basedOn w:val="Normal"/>
    <w:uiPriority w:val="99"/>
    <w:semiHidden/>
    <w:rsid w:val="00AF76D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uiPriority w:val="99"/>
    <w:semiHidden/>
    <w:locked/>
    <w:rsid w:val="00AF76D2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AF76D2"/>
    <w:pPr>
      <w:ind w:left="720"/>
      <w:contextualSpacing/>
    </w:pPr>
  </w:style>
  <w:style w:type="paragraph" w:styleId="NormalWeb">
    <w:name w:val="Normal (Web)"/>
    <w:basedOn w:val="Normal"/>
    <w:uiPriority w:val="99"/>
    <w:rsid w:val="00AF76D2"/>
    <w:pPr>
      <w:spacing w:before="100" w:beforeAutospacing="1" w:after="100" w:afterAutospacing="1"/>
    </w:pPr>
  </w:style>
  <w:style w:type="paragraph" w:styleId="DocumentMap">
    <w:name w:val="Document Map"/>
    <w:basedOn w:val="Normal"/>
    <w:semiHidden/>
    <w:rsid w:val="00AF76D2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semiHidden/>
    <w:locked/>
    <w:rsid w:val="00AF76D2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semiHidden/>
    <w:rsid w:val="00AF76D2"/>
    <w:rPr>
      <w:rFonts w:cs="Times New Roman"/>
      <w:color w:val="808080"/>
    </w:rPr>
  </w:style>
  <w:style w:type="table" w:styleId="TableGrid">
    <w:name w:val="Table Grid"/>
    <w:basedOn w:val="TableNormal"/>
    <w:uiPriority w:val="39"/>
    <w:rsid w:val="00862E13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BodyText">
    <w:name w:val="Body Text"/>
    <w:basedOn w:val="Normal"/>
    <w:link w:val="BodyTextChar"/>
    <w:rsid w:val="00295E87"/>
    <w:pPr>
      <w:spacing w:after="120"/>
    </w:pPr>
  </w:style>
  <w:style w:type="character" w:customStyle="1" w:styleId="BodyTextChar">
    <w:name w:val="Body Text Char"/>
    <w:basedOn w:val="DefaultParagraphFont"/>
    <w:link w:val="BodyText"/>
    <w:rsid w:val="00295E87"/>
    <w:rPr>
      <w:sz w:val="24"/>
      <w:szCs w:val="24"/>
    </w:rPr>
  </w:style>
  <w:style w:type="paragraph" w:customStyle="1" w:styleId="MTDisplayEquation">
    <w:name w:val="MTDisplayEquation"/>
    <w:basedOn w:val="Normal"/>
    <w:next w:val="Normal"/>
    <w:rsid w:val="00295E87"/>
    <w:pPr>
      <w:tabs>
        <w:tab w:val="center" w:pos="4320"/>
        <w:tab w:val="right" w:pos="8640"/>
      </w:tabs>
      <w:jc w:val="both"/>
    </w:pPr>
  </w:style>
  <w:style w:type="character" w:styleId="Emphasis">
    <w:name w:val="Emphasis"/>
    <w:basedOn w:val="DefaultParagraphFont"/>
    <w:uiPriority w:val="20"/>
    <w:qFormat/>
    <w:rsid w:val="00DD10B7"/>
    <w:rPr>
      <w:i/>
      <w:iCs/>
    </w:rPr>
  </w:style>
  <w:style w:type="character" w:customStyle="1" w:styleId="apple-converted-space">
    <w:name w:val="apple-converted-space"/>
    <w:basedOn w:val="DefaultParagraphFont"/>
    <w:rsid w:val="00DD10B7"/>
  </w:style>
  <w:style w:type="character" w:customStyle="1" w:styleId="Heading2Char">
    <w:name w:val="Heading 2 Char"/>
    <w:basedOn w:val="DefaultParagraphFont"/>
    <w:link w:val="Heading2"/>
    <w:semiHidden/>
    <w:rsid w:val="002D2263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6Char">
    <w:name w:val="Heading 6 Char"/>
    <w:basedOn w:val="DefaultParagraphFont"/>
    <w:link w:val="Heading6"/>
    <w:semiHidden/>
    <w:rsid w:val="002D2263"/>
    <w:rPr>
      <w:rFonts w:asciiTheme="majorHAnsi" w:eastAsiaTheme="majorEastAsia" w:hAnsiTheme="majorHAnsi" w:cstheme="majorBidi"/>
      <w:i/>
      <w:iCs/>
      <w:color w:val="243F60" w:themeColor="accent1" w:themeShade="7F"/>
      <w:sz w:val="24"/>
      <w:szCs w:val="24"/>
    </w:rPr>
  </w:style>
  <w:style w:type="character" w:styleId="CommentReference">
    <w:name w:val="annotation reference"/>
    <w:basedOn w:val="DefaultParagraphFont"/>
    <w:rsid w:val="00167619"/>
    <w:rPr>
      <w:sz w:val="18"/>
      <w:szCs w:val="18"/>
    </w:rPr>
  </w:style>
  <w:style w:type="paragraph" w:styleId="CommentText">
    <w:name w:val="annotation text"/>
    <w:basedOn w:val="Normal"/>
    <w:link w:val="CommentTextChar"/>
    <w:rsid w:val="00167619"/>
  </w:style>
  <w:style w:type="character" w:customStyle="1" w:styleId="CommentTextChar">
    <w:name w:val="Comment Text Char"/>
    <w:basedOn w:val="DefaultParagraphFont"/>
    <w:link w:val="CommentText"/>
    <w:rsid w:val="00167619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rsid w:val="00167619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rsid w:val="00167619"/>
    <w:rPr>
      <w:b/>
      <w:bCs/>
      <w:sz w:val="24"/>
      <w:szCs w:val="24"/>
    </w:rPr>
  </w:style>
  <w:style w:type="paragraph" w:styleId="Revision">
    <w:name w:val="Revision"/>
    <w:hidden/>
    <w:uiPriority w:val="99"/>
    <w:semiHidden/>
    <w:rsid w:val="00167619"/>
    <w:rPr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E653D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" w:hAnsi="Courier" w:cs="Courier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E653D8"/>
    <w:rPr>
      <w:rFonts w:ascii="Courier" w:hAnsi="Courier" w:cs="Courier"/>
    </w:rPr>
  </w:style>
  <w:style w:type="paragraph" w:styleId="PlainText">
    <w:name w:val="Plain Text"/>
    <w:basedOn w:val="Normal"/>
    <w:link w:val="PlainTextChar"/>
    <w:uiPriority w:val="99"/>
    <w:unhideWhenUsed/>
    <w:rsid w:val="00B72338"/>
    <w:pPr>
      <w:spacing w:after="0" w:line="240" w:lineRule="auto"/>
    </w:pPr>
    <w:rPr>
      <w:rFonts w:ascii="Calibri" w:eastAsiaTheme="minorHAnsi" w:hAnsi="Calibri" w:cstheme="minorBidi"/>
      <w:sz w:val="22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B72338"/>
    <w:rPr>
      <w:rFonts w:ascii="Calibri" w:eastAsiaTheme="minorHAnsi" w:hAnsi="Calibri" w:cstheme="minorBidi"/>
      <w:sz w:val="22"/>
      <w:szCs w:val="21"/>
    </w:rPr>
  </w:style>
  <w:style w:type="paragraph" w:customStyle="1" w:styleId="EndNoteBibliographyTitle">
    <w:name w:val="EndNote Bibliography Title"/>
    <w:basedOn w:val="Normal"/>
    <w:rsid w:val="00860AF4"/>
    <w:pPr>
      <w:spacing w:after="0"/>
      <w:jc w:val="center"/>
    </w:pPr>
  </w:style>
  <w:style w:type="paragraph" w:customStyle="1" w:styleId="EndNoteBibliography">
    <w:name w:val="EndNote Bibliography"/>
    <w:basedOn w:val="Normal"/>
    <w:link w:val="EndNoteBibliographyChar"/>
    <w:rsid w:val="00860AF4"/>
    <w:pPr>
      <w:spacing w:line="240" w:lineRule="auto"/>
      <w:jc w:val="both"/>
    </w:pPr>
  </w:style>
  <w:style w:type="paragraph" w:customStyle="1" w:styleId="BiophysicalJ">
    <w:name w:val="Biophysical J"/>
    <w:basedOn w:val="PlainText"/>
    <w:qFormat/>
    <w:rsid w:val="00401AEF"/>
    <w:pPr>
      <w:spacing w:line="480" w:lineRule="auto"/>
    </w:pPr>
    <w:rPr>
      <w:rFonts w:ascii="Arial" w:hAnsi="Arial" w:cs="Arial"/>
      <w:b/>
      <w:sz w:val="28"/>
      <w:szCs w:val="28"/>
    </w:rPr>
  </w:style>
  <w:style w:type="character" w:customStyle="1" w:styleId="BodyTextIndentChar1">
    <w:name w:val="Body Text Indent Char1"/>
    <w:basedOn w:val="DefaultParagraphFont"/>
    <w:link w:val="BodyTextIndent"/>
    <w:rsid w:val="00401AEF"/>
    <w:rPr>
      <w:sz w:val="24"/>
      <w:szCs w:val="24"/>
    </w:rPr>
  </w:style>
  <w:style w:type="paragraph" w:customStyle="1" w:styleId="Style1">
    <w:name w:val="Style1"/>
    <w:basedOn w:val="BiophysicalJ"/>
    <w:qFormat/>
    <w:rsid w:val="00401AEF"/>
  </w:style>
  <w:style w:type="character" w:customStyle="1" w:styleId="Heading4Char">
    <w:name w:val="Heading 4 Char"/>
    <w:basedOn w:val="DefaultParagraphFont"/>
    <w:link w:val="Heading4"/>
    <w:semiHidden/>
    <w:rsid w:val="00300713"/>
    <w:rPr>
      <w:rFonts w:asciiTheme="majorHAnsi" w:eastAsiaTheme="majorEastAsia" w:hAnsiTheme="majorHAnsi" w:cstheme="majorBidi"/>
      <w:i/>
      <w:iCs/>
      <w:color w:val="365F91" w:themeColor="accent1" w:themeShade="BF"/>
      <w:sz w:val="24"/>
      <w:szCs w:val="24"/>
    </w:rPr>
  </w:style>
  <w:style w:type="character" w:customStyle="1" w:styleId="content-navigationcontenttype">
    <w:name w:val="content-navigation__contenttype"/>
    <w:basedOn w:val="DefaultParagraphFont"/>
    <w:rsid w:val="00935B7A"/>
  </w:style>
  <w:style w:type="character" w:customStyle="1" w:styleId="hlfld-title">
    <w:name w:val="hlfld-title"/>
    <w:basedOn w:val="DefaultParagraphFont"/>
    <w:rsid w:val="00935B7A"/>
  </w:style>
  <w:style w:type="character" w:customStyle="1" w:styleId="hlfld-contribauthor">
    <w:name w:val="hlfld-contribauthor"/>
    <w:basedOn w:val="DefaultParagraphFont"/>
    <w:rsid w:val="00935B7A"/>
  </w:style>
  <w:style w:type="character" w:customStyle="1" w:styleId="comma-separator">
    <w:name w:val="comma-separator"/>
    <w:basedOn w:val="DefaultParagraphFont"/>
    <w:rsid w:val="00935B7A"/>
  </w:style>
  <w:style w:type="character" w:styleId="Strong">
    <w:name w:val="Strong"/>
    <w:basedOn w:val="DefaultParagraphFont"/>
    <w:uiPriority w:val="22"/>
    <w:qFormat/>
    <w:rsid w:val="00935B7A"/>
    <w:rPr>
      <w:b/>
      <w:bCs/>
    </w:rPr>
  </w:style>
  <w:style w:type="character" w:customStyle="1" w:styleId="cit-title">
    <w:name w:val="cit-title"/>
    <w:basedOn w:val="DefaultParagraphFont"/>
    <w:rsid w:val="00935B7A"/>
  </w:style>
  <w:style w:type="character" w:customStyle="1" w:styleId="cit-year-info">
    <w:name w:val="cit-year-info"/>
    <w:basedOn w:val="DefaultParagraphFont"/>
    <w:rsid w:val="00935B7A"/>
  </w:style>
  <w:style w:type="character" w:customStyle="1" w:styleId="cit-volume">
    <w:name w:val="cit-volume"/>
    <w:basedOn w:val="DefaultParagraphFont"/>
    <w:rsid w:val="00935B7A"/>
  </w:style>
  <w:style w:type="character" w:customStyle="1" w:styleId="cit-issue">
    <w:name w:val="cit-issue"/>
    <w:basedOn w:val="DefaultParagraphFont"/>
    <w:rsid w:val="00935B7A"/>
  </w:style>
  <w:style w:type="character" w:customStyle="1" w:styleId="cit-pagerange">
    <w:name w:val="cit-pagerange"/>
    <w:basedOn w:val="DefaultParagraphFont"/>
    <w:rsid w:val="00935B7A"/>
  </w:style>
  <w:style w:type="paragraph" w:customStyle="1" w:styleId="Default">
    <w:name w:val="Default"/>
    <w:rsid w:val="00B763D2"/>
    <w:pPr>
      <w:autoSpaceDE w:val="0"/>
      <w:autoSpaceDN w:val="0"/>
      <w:adjustRightInd w:val="0"/>
      <w:spacing w:after="0" w:line="240" w:lineRule="auto"/>
    </w:pPr>
    <w:rPr>
      <w:color w:val="000000"/>
      <w:sz w:val="24"/>
      <w:szCs w:val="24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D0033"/>
    <w:rPr>
      <w:color w:val="605E5C"/>
      <w:shd w:val="clear" w:color="auto" w:fill="E1DFDD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D3740F"/>
    <w:rPr>
      <w:color w:val="605E5C"/>
      <w:shd w:val="clear" w:color="auto" w:fill="E1DFDD"/>
    </w:rPr>
  </w:style>
  <w:style w:type="character" w:customStyle="1" w:styleId="EndNoteBibliographyChar">
    <w:name w:val="EndNote Bibliography Char"/>
    <w:basedOn w:val="DefaultParagraphFont"/>
    <w:link w:val="EndNoteBibliography"/>
    <w:rsid w:val="00DC1964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0953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77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74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15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17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8237417">
          <w:marLeft w:val="0"/>
          <w:marRight w:val="0"/>
          <w:marTop w:val="0"/>
          <w:marBottom w:val="10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047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5118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7758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7080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09684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2557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60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272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4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797527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4494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4223738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0388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177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9841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6362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11398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89198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042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232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5684046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2776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627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44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132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69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257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56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474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4226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368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80607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49016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092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433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474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749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915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575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0331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single" w:sz="6" w:space="0" w:color="DDDDDD"/>
            <w:right w:val="none" w:sz="0" w:space="0" w:color="auto"/>
          </w:divBdr>
        </w:div>
        <w:div w:id="1738091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5516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0092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7888972">
                      <w:marLeft w:val="75"/>
                      <w:marRight w:val="7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879026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5153536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917580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007386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4879078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133942765">
                                              <w:marLeft w:val="0"/>
                                              <w:marRight w:val="15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53723643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43215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84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173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521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416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727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00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63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27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547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697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137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80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427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9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373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7.jpeg"/><Relationship Id="rId18" Type="http://schemas.openxmlformats.org/officeDocument/2006/relationships/image" Target="media/image9.png"/><Relationship Id="rId26" Type="http://schemas.openxmlformats.org/officeDocument/2006/relationships/image" Target="media/image14.wmf"/><Relationship Id="rId39" Type="http://schemas.openxmlformats.org/officeDocument/2006/relationships/footer" Target="footer2.xml"/><Relationship Id="rId21" Type="http://schemas.openxmlformats.org/officeDocument/2006/relationships/image" Target="media/image15.png"/><Relationship Id="rId34" Type="http://schemas.openxmlformats.org/officeDocument/2006/relationships/image" Target="media/image28.wmf"/><Relationship Id="rId7" Type="http://schemas.openxmlformats.org/officeDocument/2006/relationships/image" Target="media/image1.wmf"/><Relationship Id="rId2" Type="http://schemas.openxmlformats.org/officeDocument/2006/relationships/styles" Target="styles.xml"/><Relationship Id="rId16" Type="http://schemas.openxmlformats.org/officeDocument/2006/relationships/image" Target="media/image7.png"/><Relationship Id="rId20" Type="http://schemas.openxmlformats.org/officeDocument/2006/relationships/image" Target="media/image14.png"/><Relationship Id="rId29" Type="http://schemas.openxmlformats.org/officeDocument/2006/relationships/image" Target="media/image23.wmf"/><Relationship Id="rId4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wmf"/><Relationship Id="rId24" Type="http://schemas.openxmlformats.org/officeDocument/2006/relationships/image" Target="media/image11.wmf"/><Relationship Id="rId32" Type="http://schemas.openxmlformats.org/officeDocument/2006/relationships/image" Target="media/image26.wmf"/><Relationship Id="rId37" Type="http://schemas.openxmlformats.org/officeDocument/2006/relationships/chart" Target="charts/chart1.xml"/><Relationship Id="rId40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image" Target="media/image6.wmf"/><Relationship Id="rId23" Type="http://schemas.openxmlformats.org/officeDocument/2006/relationships/image" Target="media/image10.wmf"/><Relationship Id="rId28" Type="http://schemas.openxmlformats.org/officeDocument/2006/relationships/image" Target="media/image16.wmf"/><Relationship Id="rId36" Type="http://schemas.openxmlformats.org/officeDocument/2006/relationships/image" Target="media/image18.png"/><Relationship Id="rId10" Type="http://schemas.openxmlformats.org/officeDocument/2006/relationships/image" Target="media/image4.jpeg"/><Relationship Id="rId19" Type="http://schemas.openxmlformats.org/officeDocument/2006/relationships/image" Target="media/image13.wmf"/><Relationship Id="rId31" Type="http://schemas.openxmlformats.org/officeDocument/2006/relationships/image" Target="media/image25.wmf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image" Target="media/image8.jpeg"/><Relationship Id="rId22" Type="http://schemas.openxmlformats.org/officeDocument/2006/relationships/image" Target="media/image16.png"/><Relationship Id="rId27" Type="http://schemas.openxmlformats.org/officeDocument/2006/relationships/image" Target="media/image15.wmf"/><Relationship Id="rId30" Type="http://schemas.openxmlformats.org/officeDocument/2006/relationships/image" Target="media/image24.wmf"/><Relationship Id="rId35" Type="http://schemas.openxmlformats.org/officeDocument/2006/relationships/image" Target="media/image17.png"/><Relationship Id="rId8" Type="http://schemas.openxmlformats.org/officeDocument/2006/relationships/image" Target="media/image2.jpeg"/><Relationship Id="rId3" Type="http://schemas.openxmlformats.org/officeDocument/2006/relationships/settings" Target="settings.xml"/><Relationship Id="rId12" Type="http://schemas.openxmlformats.org/officeDocument/2006/relationships/image" Target="media/image6.jpeg"/><Relationship Id="rId17" Type="http://schemas.openxmlformats.org/officeDocument/2006/relationships/image" Target="media/image8.png"/><Relationship Id="rId25" Type="http://schemas.openxmlformats.org/officeDocument/2006/relationships/image" Target="media/image12.wmf"/><Relationship Id="rId33" Type="http://schemas.openxmlformats.org/officeDocument/2006/relationships/image" Target="media/image27.wmf"/><Relationship Id="rId38" Type="http://schemas.openxmlformats.org/officeDocument/2006/relationships/footer" Target="footer1.xml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chartUserShapes" Target="../drawings/drawing1.xml"/><Relationship Id="rId1" Type="http://schemas.openxmlformats.org/officeDocument/2006/relationships/oleObject" Target="file:///\\research.drive.wisc.edu\mtrecord\General\Zytkiewicz,%20Emily\ASA\LLPS%20for%20Tim%20Lohman\manuscript%20SSB%20LLPS,%20Lohman\KCl%20alpha%20values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1234729181579578"/>
          <c:y val="3.5292775903012122E-2"/>
          <c:w val="0.84098286009703338"/>
          <c:h val="0.84049462567179101"/>
        </c:manualLayout>
      </c:layout>
      <c:scatterChart>
        <c:scatterStyle val="lineMarker"/>
        <c:varyColors val="0"/>
        <c:ser>
          <c:idx val="0"/>
          <c:order val="0"/>
          <c:spPr>
            <a:ln w="28575">
              <a:noFill/>
            </a:ln>
          </c:spPr>
          <c:trendline>
            <c:spPr>
              <a:ln>
                <a:prstDash val="sysDash"/>
              </a:ln>
            </c:spPr>
            <c:trendlineType val="linear"/>
            <c:dispRSqr val="0"/>
            <c:dispEq val="0"/>
          </c:trendline>
          <c:xVal>
            <c:numRef>
              <c:f>KCl!$K$1:$K$2</c:f>
              <c:numCache>
                <c:formatCode>0.0000</c:formatCode>
                <c:ptCount val="2"/>
                <c:pt idx="0">
                  <c:v>1000</c:v>
                </c:pt>
                <c:pt idx="1">
                  <c:v>-1000</c:v>
                </c:pt>
              </c:numCache>
            </c:numRef>
          </c:xVal>
          <c:yVal>
            <c:numRef>
              <c:f>KCl!$L$1:$L$2</c:f>
              <c:numCache>
                <c:formatCode>0.0000</c:formatCode>
                <c:ptCount val="2"/>
                <c:pt idx="0">
                  <c:v>1000</c:v>
                </c:pt>
                <c:pt idx="1">
                  <c:v>-1000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E648-4C21-B7BD-144F0C61E349}"/>
            </c:ext>
          </c:extLst>
        </c:ser>
        <c:ser>
          <c:idx val="3"/>
          <c:order val="1"/>
          <c:tx>
            <c:strRef>
              <c:f>KCl!#REF!</c:f>
              <c:strCache>
                <c:ptCount val="1"/>
                <c:pt idx="0">
                  <c:v>#REF!</c:v>
                </c:pt>
              </c:strCache>
              <c:extLst xmlns:c15="http://schemas.microsoft.com/office/drawing/2012/chart"/>
            </c:strRef>
          </c:tx>
          <c:spPr>
            <a:ln w="19050">
              <a:noFill/>
            </a:ln>
          </c:spPr>
          <c:marker>
            <c:symbol val="circle"/>
            <c:size val="7"/>
            <c:spPr>
              <a:solidFill>
                <a:srgbClr val="7030A0"/>
              </a:solidFill>
            </c:spPr>
          </c:marker>
          <c:xVal>
            <c:numRef>
              <c:f>KCl!$N$7:$N$14</c:f>
              <c:numCache>
                <c:formatCode>General</c:formatCode>
                <c:ptCount val="8"/>
              </c:numCache>
              <c:extLst xmlns:c15="http://schemas.microsoft.com/office/drawing/2012/chart"/>
            </c:numRef>
          </c:xVal>
          <c:yVal>
            <c:numRef>
              <c:f>KCl!$P$7:$P$19</c:f>
              <c:extLst xmlns:c15="http://schemas.microsoft.com/office/drawing/2012/chart"/>
            </c:numRef>
          </c:yVal>
          <c:smooth val="0"/>
          <c:extLst xmlns:c15="http://schemas.microsoft.com/office/drawing/2012/chart">
            <c:ext xmlns:c16="http://schemas.microsoft.com/office/drawing/2014/chart" uri="{C3380CC4-5D6E-409C-BE32-E72D297353CC}">
              <c16:uniqueId val="{00000001-E648-4C21-B7BD-144F0C61E349}"/>
            </c:ext>
          </c:extLst>
        </c:ser>
        <c:ser>
          <c:idx val="1"/>
          <c:order val="2"/>
          <c:tx>
            <c:strRef>
              <c:f>KCl!$G$14</c:f>
              <c:strCache>
                <c:ptCount val="1"/>
                <c:pt idx="0">
                  <c:v>KCl</c:v>
                </c:pt>
              </c:strCache>
            </c:strRef>
          </c:tx>
          <c:spPr>
            <a:ln w="19050">
              <a:noFill/>
            </a:ln>
          </c:spPr>
          <c:marker>
            <c:symbol val="square"/>
            <c:size val="7"/>
            <c:spPr>
              <a:solidFill>
                <a:srgbClr val="0070C0"/>
              </a:solidFill>
              <a:ln>
                <a:noFill/>
              </a:ln>
            </c:spPr>
          </c:marker>
          <c:xVal>
            <c:numRef>
              <c:f>KCl!$N$36:$N$54</c:f>
              <c:numCache>
                <c:formatCode>General</c:formatCode>
                <c:ptCount val="19"/>
                <c:pt idx="0">
                  <c:v>-28.245602400000003</c:v>
                </c:pt>
                <c:pt idx="1">
                  <c:v>28.026819095385935</c:v>
                </c:pt>
                <c:pt idx="2">
                  <c:v>24.714902100000003</c:v>
                </c:pt>
                <c:pt idx="3">
                  <c:v>153.75022906400002</c:v>
                </c:pt>
                <c:pt idx="4">
                  <c:v>151.0257053325</c:v>
                </c:pt>
                <c:pt idx="5">
                  <c:v>111.07583143800001</c:v>
                </c:pt>
                <c:pt idx="6">
                  <c:v>95.776130137999999</c:v>
                </c:pt>
                <c:pt idx="7">
                  <c:v>94.911108564499997</c:v>
                </c:pt>
                <c:pt idx="8">
                  <c:v>38.605265530250001</c:v>
                </c:pt>
                <c:pt idx="9">
                  <c:v>134.06069039100001</c:v>
                </c:pt>
                <c:pt idx="10">
                  <c:v>79.558446759999995</c:v>
                </c:pt>
                <c:pt idx="11">
                  <c:v>50.999788933399998</c:v>
                </c:pt>
                <c:pt idx="12">
                  <c:v>40.167011962949999</c:v>
                </c:pt>
                <c:pt idx="13">
                  <c:v>-57.415071378500002</c:v>
                </c:pt>
                <c:pt idx="14">
                  <c:v>-61.145844695500003</c:v>
                </c:pt>
                <c:pt idx="15">
                  <c:v>20.27857717305</c:v>
                </c:pt>
                <c:pt idx="16">
                  <c:v>-49.419800549150004</c:v>
                </c:pt>
                <c:pt idx="17">
                  <c:v>-77.075187549000006</c:v>
                </c:pt>
                <c:pt idx="18">
                  <c:v>202.77400272950001</c:v>
                </c:pt>
              </c:numCache>
            </c:numRef>
          </c:xVal>
          <c:yVal>
            <c:numRef>
              <c:f>KCl!$T$36:$T$54</c:f>
              <c:numCache>
                <c:formatCode>0.00</c:formatCode>
                <c:ptCount val="19"/>
                <c:pt idx="0">
                  <c:v>-38.701288000045629</c:v>
                </c:pt>
                <c:pt idx="1">
                  <c:v>44.571815506890843</c:v>
                </c:pt>
                <c:pt idx="2">
                  <c:v>-2.5738474102058175</c:v>
                </c:pt>
                <c:pt idx="3">
                  <c:v>133.5459109904576</c:v>
                </c:pt>
                <c:pt idx="4">
                  <c:v>177.34170766260235</c:v>
                </c:pt>
                <c:pt idx="5">
                  <c:v>80.264970086183212</c:v>
                </c:pt>
                <c:pt idx="6">
                  <c:v>69.302714637871233</c:v>
                </c:pt>
                <c:pt idx="7">
                  <c:v>118.67271922601179</c:v>
                </c:pt>
                <c:pt idx="8">
                  <c:v>40.026306729621616</c:v>
                </c:pt>
                <c:pt idx="9">
                  <c:v>116.37146387327158</c:v>
                </c:pt>
                <c:pt idx="10">
                  <c:v>96.937039434363186</c:v>
                </c:pt>
                <c:pt idx="11">
                  <c:v>63.170135599786775</c:v>
                </c:pt>
                <c:pt idx="12">
                  <c:v>21.028447770385462</c:v>
                </c:pt>
                <c:pt idx="13">
                  <c:v>-31.364471429133857</c:v>
                </c:pt>
                <c:pt idx="14">
                  <c:v>-40.34718049947309</c:v>
                </c:pt>
                <c:pt idx="15">
                  <c:v>16.188249873124317</c:v>
                </c:pt>
                <c:pt idx="16">
                  <c:v>-37.925497029418594</c:v>
                </c:pt>
                <c:pt idx="17">
                  <c:v>-71.925180925902566</c:v>
                </c:pt>
                <c:pt idx="18">
                  <c:v>206.58009854285774</c:v>
                </c:pt>
              </c:numCache>
            </c:numRef>
          </c:yVal>
          <c:smooth val="0"/>
          <c:extLst xmlns:c15="http://schemas.microsoft.com/office/drawing/2012/chart">
            <c:ext xmlns:c16="http://schemas.microsoft.com/office/drawing/2014/chart" uri="{C3380CC4-5D6E-409C-BE32-E72D297353CC}">
              <c16:uniqueId val="{00000002-E648-4C21-B7BD-144F0C61E34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547089920"/>
        <c:axId val="634142816"/>
        <c:extLst>
          <c:ext xmlns:c15="http://schemas.microsoft.com/office/drawing/2012/chart" uri="{02D57815-91ED-43cb-92C2-25804820EDAC}">
            <c15:filteredScatterSeries>
              <c15:ser>
                <c:idx val="2"/>
                <c:order val="3"/>
                <c:tx>
                  <c:strRef>
                    <c:extLst>
                      <c:ext uri="{02D57815-91ED-43cb-92C2-25804820EDAC}">
                        <c15:formulaRef>
                          <c15:sqref>KCl!#REF!</c15:sqref>
                        </c15:formulaRef>
                      </c:ext>
                    </c:extLst>
                    <c:strCache>
                      <c:ptCount val="1"/>
                      <c:pt idx="0">
                        <c:v>#REF!</c:v>
                      </c:pt>
                    </c:strCache>
                  </c:strRef>
                </c:tx>
                <c:spPr>
                  <a:ln w="28575">
                    <a:noFill/>
                  </a:ln>
                </c:spPr>
                <c:marker>
                  <c:spPr>
                    <a:solidFill>
                      <a:srgbClr val="0070C0"/>
                    </a:solidFill>
                    <a:ln>
                      <a:noFill/>
                    </a:ln>
                  </c:spPr>
                </c:marker>
                <c:xVal>
                  <c:numRef>
                    <c:extLst>
                      <c:ext uri="{02D57815-91ED-43cb-92C2-25804820EDAC}">
                        <c15:formulaRef>
                          <c15:sqref>KCl!#REF!</c15:sqref>
                        </c15:formulaRef>
                      </c:ext>
                    </c:extLst>
                  </c:numRef>
                </c:xVal>
                <c:yVal>
                  <c:numRef>
                    <c:extLst>
                      <c:ext uri="{02D57815-91ED-43cb-92C2-25804820EDAC}">
                        <c15:formulaRef>
                          <c15:sqref>KCl!$T$37:$T$53</c15:sqref>
                        </c15:formulaRef>
                      </c:ext>
                    </c:extLst>
                    <c:numCache>
                      <c:formatCode>0.00</c:formatCode>
                      <c:ptCount val="17"/>
                      <c:pt idx="0">
                        <c:v>44.571815506890843</c:v>
                      </c:pt>
                      <c:pt idx="1">
                        <c:v>-2.5738474102058175</c:v>
                      </c:pt>
                      <c:pt idx="2">
                        <c:v>133.5459109904576</c:v>
                      </c:pt>
                      <c:pt idx="3">
                        <c:v>177.34170766260235</c:v>
                      </c:pt>
                      <c:pt idx="4">
                        <c:v>80.264970086183212</c:v>
                      </c:pt>
                      <c:pt idx="5">
                        <c:v>69.302714637871233</c:v>
                      </c:pt>
                      <c:pt idx="6">
                        <c:v>118.67271922601179</c:v>
                      </c:pt>
                      <c:pt idx="7">
                        <c:v>40.026306729621616</c:v>
                      </c:pt>
                      <c:pt idx="8">
                        <c:v>116.37146387327158</c:v>
                      </c:pt>
                      <c:pt idx="9">
                        <c:v>96.937039434363186</c:v>
                      </c:pt>
                      <c:pt idx="10">
                        <c:v>63.170135599786775</c:v>
                      </c:pt>
                      <c:pt idx="11">
                        <c:v>21.028447770385462</c:v>
                      </c:pt>
                      <c:pt idx="12">
                        <c:v>-31.364471429133857</c:v>
                      </c:pt>
                      <c:pt idx="13">
                        <c:v>-40.34718049947309</c:v>
                      </c:pt>
                      <c:pt idx="14">
                        <c:v>16.188249873124317</c:v>
                      </c:pt>
                      <c:pt idx="15">
                        <c:v>-37.925497029418594</c:v>
                      </c:pt>
                      <c:pt idx="16">
                        <c:v>-71.925180925902566</c:v>
                      </c:pt>
                    </c:numCache>
                  </c:numRef>
                </c:yVal>
                <c:smooth val="0"/>
                <c:extLst>
                  <c:ext xmlns:c16="http://schemas.microsoft.com/office/drawing/2014/chart" uri="{C3380CC4-5D6E-409C-BE32-E72D297353CC}">
                    <c16:uniqueId val="{00000003-E648-4C21-B7BD-144F0C61E349}"/>
                  </c:ext>
                </c:extLst>
              </c15:ser>
            </c15:filteredScatterSeries>
          </c:ext>
        </c:extLst>
      </c:scatterChart>
      <c:valAx>
        <c:axId val="1547089920"/>
        <c:scaling>
          <c:orientation val="minMax"/>
          <c:max val="240"/>
          <c:min val="-120"/>
        </c:scaling>
        <c:delete val="0"/>
        <c:axPos val="b"/>
        <c:title>
          <c:tx>
            <c:rich>
              <a:bodyPr/>
              <a:lstStyle/>
              <a:p>
                <a:pPr>
                  <a:defRPr sz="1600"/>
                </a:pPr>
                <a:r>
                  <a:rPr lang="en-US" sz="1600"/>
                  <a:t>Observed µ</a:t>
                </a:r>
                <a:r>
                  <a:rPr lang="en-US" sz="1600" baseline="-25000"/>
                  <a:t>23</a:t>
                </a:r>
                <a:r>
                  <a:rPr lang="en-US" sz="1600"/>
                  <a:t> (cal</a:t>
                </a:r>
                <a:r>
                  <a:rPr lang="en-US" sz="1600" baseline="0"/>
                  <a:t> </a:t>
                </a:r>
                <a:r>
                  <a:rPr lang="en-US" sz="1600"/>
                  <a:t>mol</a:t>
                </a:r>
                <a:r>
                  <a:rPr lang="en-US" sz="1600" baseline="30000"/>
                  <a:t>-1 </a:t>
                </a:r>
                <a:r>
                  <a:rPr lang="en-US" sz="1600" baseline="0"/>
                  <a:t>m</a:t>
                </a:r>
                <a:r>
                  <a:rPr lang="en-US" sz="1600" baseline="30000"/>
                  <a:t>-1</a:t>
                </a:r>
                <a:r>
                  <a:rPr lang="en-US" sz="1600"/>
                  <a:t>)</a:t>
                </a:r>
              </a:p>
            </c:rich>
          </c:tx>
          <c:layout>
            <c:manualLayout>
              <c:xMode val="edge"/>
              <c:yMode val="edge"/>
              <c:x val="0.21586123391181736"/>
              <c:y val="0.91702299678945154"/>
            </c:manualLayout>
          </c:layout>
          <c:overlay val="0"/>
        </c:title>
        <c:numFmt formatCode="General" sourceLinked="0"/>
        <c:majorTickMark val="out"/>
        <c:minorTickMark val="none"/>
        <c:tickLblPos val="nextTo"/>
        <c:spPr>
          <a:ln w="12700">
            <a:solidFill>
              <a:schemeClr val="tx1"/>
            </a:solidFill>
          </a:ln>
        </c:spPr>
        <c:txPr>
          <a:bodyPr/>
          <a:lstStyle/>
          <a:p>
            <a:pPr>
              <a:defRPr sz="1600" b="1">
                <a:solidFill>
                  <a:schemeClr val="tx1"/>
                </a:solidFill>
              </a:defRPr>
            </a:pPr>
            <a:endParaRPr lang="en-US"/>
          </a:p>
        </c:txPr>
        <c:crossAx val="634142816"/>
        <c:crosses val="autoZero"/>
        <c:crossBetween val="midCat"/>
        <c:majorUnit val="120"/>
      </c:valAx>
      <c:valAx>
        <c:axId val="634142816"/>
        <c:scaling>
          <c:orientation val="minMax"/>
          <c:max val="240"/>
          <c:min val="-120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 sz="1800"/>
                </a:pPr>
                <a:r>
                  <a:rPr lang="en-US" sz="1600"/>
                  <a:t>Predicted µ</a:t>
                </a:r>
                <a:r>
                  <a:rPr lang="en-US" sz="1600" baseline="-25000"/>
                  <a:t>23</a:t>
                </a:r>
                <a:r>
                  <a:rPr lang="en-US" sz="1600"/>
                  <a:t> (cal mol</a:t>
                </a:r>
                <a:r>
                  <a:rPr lang="en-US" sz="1600" baseline="30000"/>
                  <a:t>-1</a:t>
                </a:r>
                <a:r>
                  <a:rPr lang="en-US" sz="1600" baseline="0"/>
                  <a:t> m</a:t>
                </a:r>
                <a:r>
                  <a:rPr lang="en-US" sz="1600" baseline="30000"/>
                  <a:t>-1</a:t>
                </a:r>
                <a:r>
                  <a:rPr lang="en-US" sz="1600"/>
                  <a:t>)</a:t>
                </a:r>
              </a:p>
            </c:rich>
          </c:tx>
          <c:layout>
            <c:manualLayout>
              <c:xMode val="edge"/>
              <c:yMode val="edge"/>
              <c:x val="6.2105305018690842E-3"/>
              <c:y val="0.14892357205349332"/>
            </c:manualLayout>
          </c:layout>
          <c:overlay val="0"/>
        </c:title>
        <c:numFmt formatCode="General" sourceLinked="0"/>
        <c:majorTickMark val="out"/>
        <c:minorTickMark val="none"/>
        <c:tickLblPos val="nextTo"/>
        <c:spPr>
          <a:ln w="12700">
            <a:solidFill>
              <a:schemeClr val="tx1"/>
            </a:solidFill>
          </a:ln>
        </c:spPr>
        <c:txPr>
          <a:bodyPr/>
          <a:lstStyle/>
          <a:p>
            <a:pPr>
              <a:defRPr sz="1600" b="1">
                <a:solidFill>
                  <a:schemeClr val="tx1"/>
                </a:solidFill>
              </a:defRPr>
            </a:pPr>
            <a:endParaRPr lang="en-US"/>
          </a:p>
        </c:txPr>
        <c:crossAx val="1547089920"/>
        <c:crosses val="autoZero"/>
        <c:crossBetween val="midCat"/>
        <c:majorUnit val="120"/>
      </c:valAx>
      <c:spPr>
        <a:ln>
          <a:noFill/>
        </a:ln>
      </c:spPr>
    </c:plotArea>
    <c:plotVisOnly val="1"/>
    <c:dispBlanksAs val="gap"/>
    <c:showDLblsOverMax val="0"/>
  </c:chart>
  <c:spPr>
    <a:noFill/>
    <a:ln w="12700">
      <a:solidFill>
        <a:schemeClr val="tx1"/>
      </a:solidFill>
    </a:ln>
  </c:spPr>
  <c:externalData r:id="rId1">
    <c:autoUpdate val="0"/>
  </c:externalData>
  <c:userShapes r:id="rId2"/>
</c:chartSpace>
</file>

<file path=word/drawings/drawing1.xml><?xml version="1.0" encoding="utf-8"?>
<c:userShapes xmlns:c="http://schemas.openxmlformats.org/drawingml/2006/chart">
  <cdr:relSizeAnchor xmlns:cdr="http://schemas.openxmlformats.org/drawingml/2006/chartDrawing">
    <cdr:from>
      <cdr:x>0.13491</cdr:x>
      <cdr:y>0.16206</cdr:y>
    </cdr:from>
    <cdr:to>
      <cdr:x>0.24476</cdr:x>
      <cdr:y>0.29618</cdr:y>
    </cdr:to>
    <cdr:sp macro="" textlink="">
      <cdr:nvSpPr>
        <cdr:cNvPr id="2" name="TextBox 1">
          <a:extLst xmlns:a="http://schemas.openxmlformats.org/drawingml/2006/main">
            <a:ext uri="{FF2B5EF4-FFF2-40B4-BE49-F238E27FC236}">
              <a16:creationId xmlns:a16="http://schemas.microsoft.com/office/drawing/2014/main" id="{CCDAA681-7DEE-464C-9B11-3B70A66A44AB}"/>
            </a:ext>
          </a:extLst>
        </cdr:cNvPr>
        <cdr:cNvSpPr txBox="1"/>
      </cdr:nvSpPr>
      <cdr:spPr>
        <a:xfrm xmlns:a="http://schemas.openxmlformats.org/drawingml/2006/main">
          <a:off x="678473" y="517952"/>
          <a:ext cx="552450" cy="428625"/>
        </a:xfrm>
        <a:prstGeom xmlns:a="http://schemas.openxmlformats.org/drawingml/2006/main" prst="rect">
          <a:avLst/>
        </a:prstGeom>
      </cdr:spPr>
      <cdr:txBody>
        <a:bodyPr xmlns:a="http://schemas.openxmlformats.org/drawingml/2006/main" vertOverflow="clip" wrap="none" rtlCol="0"/>
        <a:lstStyle xmlns:a="http://schemas.openxmlformats.org/drawingml/2006/main"/>
        <a:p xmlns:a="http://schemas.openxmlformats.org/drawingml/2006/main">
          <a:r>
            <a:rPr lang="en-US" sz="2000" b="1">
              <a:solidFill>
                <a:srgbClr val="0070C0"/>
              </a:solidFill>
            </a:rPr>
            <a:t>KCl</a:t>
          </a:r>
        </a:p>
      </cdr:txBody>
    </cdr:sp>
  </cdr:relSizeAnchor>
</c:userShape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824C8999-88EC-4256-9D28-C8E46447DE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0</Pages>
  <Words>1017</Words>
  <Characters>5798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Materials and Methods</vt:lpstr>
    </vt:vector>
  </TitlesOfParts>
  <Company>Washington University School of Medicine</Company>
  <LinksUpToDate>false</LinksUpToDate>
  <CharactersWithSpaces>68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aterials and Methods</dc:title>
  <dc:creator>Alex</dc:creator>
  <cp:lastModifiedBy>Giao</cp:lastModifiedBy>
  <cp:revision>2</cp:revision>
  <cp:lastPrinted>2022-01-17T16:01:00Z</cp:lastPrinted>
  <dcterms:created xsi:type="dcterms:W3CDTF">2022-05-16T16:51:00Z</dcterms:created>
  <dcterms:modified xsi:type="dcterms:W3CDTF">2022-05-16T16:51:00Z</dcterms:modified>
</cp:coreProperties>
</file>